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7A35670" w14:textId="77777777" w:rsidR="00A55CC2" w:rsidRPr="00A55CC2" w:rsidRDefault="00A55CC2" w:rsidP="00A55CC2">
      <w:pPr>
        <w:spacing w:line="360" w:lineRule="auto"/>
        <w:jc w:val="center"/>
        <w:rPr>
          <w:rFonts w:ascii="Times" w:hAnsi="Times"/>
          <w:sz w:val="40"/>
          <w:szCs w:val="40"/>
        </w:rPr>
      </w:pPr>
      <w:r w:rsidRPr="00A55CC2">
        <w:rPr>
          <w:rFonts w:ascii="Times" w:hAnsi="Times"/>
          <w:sz w:val="40"/>
          <w:szCs w:val="40"/>
        </w:rPr>
        <w:t>Novel methods to Identify Suicide Ideation and Suicidal Attempts in a Psychiatric Clinical Research Database using Natural Language Processing</w:t>
      </w:r>
    </w:p>
    <w:p w14:paraId="5037EFA9" w14:textId="77777777" w:rsidR="00A55CC2" w:rsidRPr="003001B3" w:rsidRDefault="00A55CC2" w:rsidP="00A55CC2">
      <w:pPr>
        <w:spacing w:line="360" w:lineRule="auto"/>
        <w:jc w:val="center"/>
        <w:rPr>
          <w:rFonts w:ascii="Times" w:hAnsi="Times"/>
          <w:sz w:val="18"/>
          <w:szCs w:val="18"/>
          <w:vertAlign w:val="superscript"/>
        </w:rPr>
      </w:pPr>
      <w:r w:rsidRPr="00BF316A">
        <w:rPr>
          <w:rFonts w:ascii="Times" w:hAnsi="Times"/>
          <w:sz w:val="18"/>
          <w:szCs w:val="18"/>
        </w:rPr>
        <w:t>Andrea C. Fernandes</w:t>
      </w:r>
      <w:r>
        <w:rPr>
          <w:rFonts w:ascii="Times" w:hAnsi="Times"/>
          <w:sz w:val="18"/>
          <w:szCs w:val="18"/>
          <w:vertAlign w:val="superscript"/>
        </w:rPr>
        <w:t>1,</w:t>
      </w:r>
      <w:proofErr w:type="gramStart"/>
      <w:r>
        <w:rPr>
          <w:rFonts w:ascii="Times" w:hAnsi="Times"/>
          <w:sz w:val="18"/>
          <w:szCs w:val="18"/>
          <w:vertAlign w:val="superscript"/>
        </w:rPr>
        <w:t>2,</w:t>
      </w:r>
      <w:r w:rsidRPr="003001B3">
        <w:rPr>
          <w:rFonts w:ascii="Times" w:hAnsi="Times"/>
          <w:sz w:val="18"/>
          <w:szCs w:val="18"/>
        </w:rPr>
        <w:t>*</w:t>
      </w:r>
      <w:proofErr w:type="gramEnd"/>
      <w:r w:rsidRPr="00BF316A">
        <w:rPr>
          <w:rFonts w:ascii="Times" w:hAnsi="Times"/>
          <w:sz w:val="18"/>
          <w:szCs w:val="18"/>
        </w:rPr>
        <w:t xml:space="preserve"> ; Rina Dutta</w:t>
      </w:r>
      <w:r w:rsidRPr="003001B3">
        <w:rPr>
          <w:rFonts w:ascii="Times" w:hAnsi="Times"/>
          <w:sz w:val="18"/>
          <w:szCs w:val="18"/>
          <w:vertAlign w:val="superscript"/>
        </w:rPr>
        <w:t>1,</w:t>
      </w:r>
      <w:r>
        <w:rPr>
          <w:rFonts w:ascii="Times" w:hAnsi="Times"/>
          <w:sz w:val="18"/>
          <w:szCs w:val="18"/>
          <w:vertAlign w:val="superscript"/>
        </w:rPr>
        <w:t>2</w:t>
      </w:r>
      <w:r w:rsidRPr="00BF316A">
        <w:rPr>
          <w:rFonts w:ascii="Times" w:hAnsi="Times"/>
          <w:sz w:val="18"/>
          <w:szCs w:val="18"/>
        </w:rPr>
        <w:t xml:space="preserve"> ; </w:t>
      </w:r>
      <w:r>
        <w:rPr>
          <w:rFonts w:ascii="Times" w:hAnsi="Times"/>
          <w:sz w:val="18"/>
          <w:szCs w:val="18"/>
        </w:rPr>
        <w:t>Sumithra Velupillai</w:t>
      </w:r>
      <w:r w:rsidRPr="003001B3">
        <w:rPr>
          <w:rFonts w:ascii="Times" w:hAnsi="Times"/>
          <w:sz w:val="18"/>
          <w:szCs w:val="18"/>
          <w:vertAlign w:val="superscript"/>
        </w:rPr>
        <w:t>1,</w:t>
      </w:r>
      <w:r w:rsidRPr="00467D82">
        <w:rPr>
          <w:rFonts w:ascii="Times" w:hAnsi="Times"/>
          <w:sz w:val="18"/>
          <w:szCs w:val="18"/>
          <w:vertAlign w:val="superscript"/>
        </w:rPr>
        <w:t>2</w:t>
      </w:r>
      <w:r>
        <w:rPr>
          <w:rFonts w:ascii="Times" w:hAnsi="Times"/>
          <w:sz w:val="18"/>
          <w:szCs w:val="18"/>
        </w:rPr>
        <w:t xml:space="preserve"> ; </w:t>
      </w:r>
      <w:r w:rsidRPr="00BF316A">
        <w:rPr>
          <w:rFonts w:ascii="Times" w:hAnsi="Times"/>
          <w:sz w:val="18"/>
          <w:szCs w:val="18"/>
        </w:rPr>
        <w:t xml:space="preserve">Jyoti </w:t>
      </w:r>
      <w:r w:rsidRPr="00467D82">
        <w:rPr>
          <w:rFonts w:ascii="Times" w:hAnsi="Times"/>
          <w:sz w:val="18"/>
          <w:szCs w:val="18"/>
        </w:rPr>
        <w:t>Sanyal</w:t>
      </w:r>
      <w:r>
        <w:rPr>
          <w:rFonts w:ascii="Times" w:hAnsi="Times"/>
          <w:sz w:val="18"/>
          <w:szCs w:val="18"/>
          <w:vertAlign w:val="superscript"/>
        </w:rPr>
        <w:t>1,2</w:t>
      </w:r>
      <w:r w:rsidRPr="00BF316A">
        <w:rPr>
          <w:rFonts w:ascii="Times" w:hAnsi="Times"/>
          <w:sz w:val="18"/>
          <w:szCs w:val="18"/>
        </w:rPr>
        <w:t xml:space="preserve"> ; Robert Stewart</w:t>
      </w:r>
      <w:r>
        <w:rPr>
          <w:rFonts w:ascii="Times" w:hAnsi="Times"/>
          <w:sz w:val="18"/>
          <w:szCs w:val="18"/>
          <w:vertAlign w:val="superscript"/>
        </w:rPr>
        <w:t>1,2</w:t>
      </w:r>
      <w:r w:rsidRPr="00BF316A">
        <w:rPr>
          <w:rFonts w:ascii="Times" w:hAnsi="Times"/>
          <w:sz w:val="18"/>
          <w:szCs w:val="18"/>
        </w:rPr>
        <w:t xml:space="preserve"> ; David Chandran</w:t>
      </w:r>
      <w:r w:rsidRPr="003001B3">
        <w:rPr>
          <w:rFonts w:ascii="Times" w:hAnsi="Times"/>
          <w:sz w:val="18"/>
          <w:szCs w:val="18"/>
          <w:vertAlign w:val="superscript"/>
        </w:rPr>
        <w:t>1,</w:t>
      </w:r>
      <w:r>
        <w:rPr>
          <w:rFonts w:ascii="Times" w:hAnsi="Times"/>
          <w:sz w:val="18"/>
          <w:szCs w:val="18"/>
          <w:vertAlign w:val="superscript"/>
        </w:rPr>
        <w:t>2</w:t>
      </w:r>
    </w:p>
    <w:p w14:paraId="0CF212AB" w14:textId="77777777" w:rsidR="00A55CC2" w:rsidRDefault="00A55CC2" w:rsidP="00A55CC2">
      <w:pPr>
        <w:spacing w:line="360" w:lineRule="auto"/>
        <w:jc w:val="both"/>
        <w:rPr>
          <w:rFonts w:ascii="Times" w:hAnsi="Times"/>
          <w:sz w:val="18"/>
          <w:szCs w:val="18"/>
        </w:rPr>
      </w:pPr>
    </w:p>
    <w:p w14:paraId="3DC2EFA8" w14:textId="77777777" w:rsidR="00A55CC2" w:rsidRPr="003001B3" w:rsidRDefault="00A55CC2" w:rsidP="00A55CC2">
      <w:pPr>
        <w:spacing w:line="360" w:lineRule="auto"/>
        <w:jc w:val="both"/>
        <w:rPr>
          <w:rFonts w:ascii="Times" w:hAnsi="Times"/>
          <w:b/>
          <w:sz w:val="18"/>
          <w:szCs w:val="18"/>
        </w:rPr>
      </w:pPr>
      <w:r w:rsidRPr="003001B3">
        <w:rPr>
          <w:rFonts w:ascii="Times" w:hAnsi="Times"/>
          <w:b/>
          <w:sz w:val="18"/>
          <w:szCs w:val="18"/>
        </w:rPr>
        <w:t xml:space="preserve">Author Affiliations: </w:t>
      </w:r>
    </w:p>
    <w:p w14:paraId="7A70C915" w14:textId="77777777" w:rsidR="00A55CC2" w:rsidRDefault="00A55CC2" w:rsidP="00A55CC2">
      <w:pPr>
        <w:spacing w:line="360" w:lineRule="auto"/>
        <w:jc w:val="both"/>
        <w:rPr>
          <w:rFonts w:ascii="Times" w:hAnsi="Times"/>
          <w:sz w:val="18"/>
          <w:szCs w:val="18"/>
        </w:rPr>
      </w:pPr>
      <w:r w:rsidRPr="003001B3">
        <w:rPr>
          <w:rFonts w:ascii="Times" w:hAnsi="Times"/>
          <w:sz w:val="18"/>
          <w:szCs w:val="18"/>
          <w:vertAlign w:val="superscript"/>
        </w:rPr>
        <w:t xml:space="preserve">1 </w:t>
      </w:r>
      <w:r w:rsidRPr="00A57473">
        <w:rPr>
          <w:rFonts w:ascii="Times" w:hAnsi="Times"/>
          <w:sz w:val="18"/>
          <w:szCs w:val="18"/>
        </w:rPr>
        <w:t>Institute of Psychiatry, Psychology and Neuroscience, Academic Department of Psychological Medicine, London, SE5 8AF, United Kingdom</w:t>
      </w:r>
    </w:p>
    <w:p w14:paraId="53DF2EA7" w14:textId="77777777" w:rsidR="00A55CC2" w:rsidRDefault="00A55CC2" w:rsidP="00A55CC2">
      <w:pPr>
        <w:spacing w:line="360" w:lineRule="auto"/>
        <w:jc w:val="both"/>
        <w:rPr>
          <w:rFonts w:ascii="Times" w:hAnsi="Times"/>
          <w:sz w:val="18"/>
          <w:szCs w:val="18"/>
        </w:rPr>
      </w:pPr>
      <w:r w:rsidRPr="003001B3">
        <w:rPr>
          <w:rFonts w:ascii="Times" w:hAnsi="Times"/>
          <w:sz w:val="18"/>
          <w:szCs w:val="18"/>
          <w:vertAlign w:val="superscript"/>
        </w:rPr>
        <w:t xml:space="preserve">2 </w:t>
      </w:r>
      <w:r w:rsidRPr="00A57473">
        <w:rPr>
          <w:rFonts w:ascii="Times" w:hAnsi="Times"/>
          <w:sz w:val="18"/>
          <w:szCs w:val="18"/>
        </w:rPr>
        <w:t xml:space="preserve">UK National Institute for Health Research Biomedical Research Centre, South London and Maudsley National Health Service Foundation Trust and King’s College London, </w:t>
      </w:r>
      <w:r>
        <w:rPr>
          <w:rFonts w:ascii="Times" w:hAnsi="Times"/>
          <w:sz w:val="18"/>
          <w:szCs w:val="18"/>
        </w:rPr>
        <w:t>London, SE5 8AZ, United Kingdom</w:t>
      </w:r>
    </w:p>
    <w:p w14:paraId="340D989B" w14:textId="77777777" w:rsidR="00A55CC2" w:rsidRDefault="00A55CC2" w:rsidP="00A55CC2">
      <w:pPr>
        <w:spacing w:line="360" w:lineRule="auto"/>
        <w:jc w:val="both"/>
        <w:rPr>
          <w:rFonts w:ascii="Times" w:hAnsi="Times"/>
          <w:sz w:val="18"/>
          <w:szCs w:val="18"/>
        </w:rPr>
      </w:pPr>
    </w:p>
    <w:p w14:paraId="08A44748" w14:textId="77777777" w:rsidR="00A55CC2" w:rsidRPr="003001B3" w:rsidRDefault="00A55CC2" w:rsidP="00A55CC2">
      <w:pPr>
        <w:spacing w:line="360" w:lineRule="auto"/>
        <w:jc w:val="both"/>
        <w:rPr>
          <w:rFonts w:ascii="Times" w:hAnsi="Times"/>
          <w:sz w:val="18"/>
          <w:szCs w:val="18"/>
        </w:rPr>
      </w:pPr>
      <w:r>
        <w:rPr>
          <w:rFonts w:ascii="Times" w:hAnsi="Times"/>
          <w:sz w:val="18"/>
          <w:szCs w:val="18"/>
        </w:rPr>
        <w:t>*</w:t>
      </w:r>
      <w:r w:rsidRPr="003001B3">
        <w:rPr>
          <w:rFonts w:ascii="Times" w:hAnsi="Times"/>
          <w:b/>
          <w:sz w:val="18"/>
          <w:szCs w:val="18"/>
        </w:rPr>
        <w:t>Corresponding author:</w:t>
      </w:r>
      <w:r w:rsidRPr="003001B3">
        <w:rPr>
          <w:rFonts w:ascii="Times" w:hAnsi="Times"/>
          <w:sz w:val="18"/>
          <w:szCs w:val="18"/>
        </w:rPr>
        <w:t xml:space="preserve"> andrea.fernandes@kcl.ac.uk</w:t>
      </w:r>
    </w:p>
    <w:p w14:paraId="2EBD3889" w14:textId="77777777" w:rsidR="00D53D7D" w:rsidRDefault="00D53D7D" w:rsidP="006B6301">
      <w:pPr>
        <w:rPr>
          <w:rFonts w:ascii="Helvetica" w:hAnsi="Helvetica"/>
          <w:b/>
          <w:sz w:val="20"/>
        </w:rPr>
      </w:pPr>
      <w:bookmarkStart w:id="0" w:name="_GoBack"/>
      <w:bookmarkEnd w:id="0"/>
    </w:p>
    <w:p w14:paraId="5AB78512" w14:textId="77777777" w:rsidR="00D53D7D" w:rsidRDefault="00D53D7D" w:rsidP="00006BD0">
      <w:pPr>
        <w:jc w:val="center"/>
        <w:rPr>
          <w:rFonts w:ascii="Helvetica" w:hAnsi="Helvetica"/>
          <w:b/>
          <w:sz w:val="20"/>
        </w:rPr>
      </w:pPr>
    </w:p>
    <w:p w14:paraId="3FC51948" w14:textId="77777777" w:rsidR="009855AF" w:rsidRDefault="009855AF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br w:type="page"/>
      </w:r>
    </w:p>
    <w:p w14:paraId="0B8ED9EE" w14:textId="4DEE0866" w:rsidR="00262A2C" w:rsidRPr="00006BD0" w:rsidRDefault="00DF7E41" w:rsidP="00006BD0">
      <w:pPr>
        <w:jc w:val="center"/>
        <w:rPr>
          <w:rFonts w:ascii="Helvetica" w:hAnsi="Helvetica"/>
          <w:b/>
          <w:sz w:val="20"/>
        </w:rPr>
      </w:pPr>
      <w:r w:rsidRPr="00006BD0">
        <w:rPr>
          <w:rFonts w:ascii="Helvetica" w:hAnsi="Helvetica"/>
          <w:b/>
          <w:sz w:val="20"/>
        </w:rPr>
        <w:lastRenderedPageBreak/>
        <w:t>Supplementary Material</w:t>
      </w:r>
    </w:p>
    <w:p w14:paraId="7C1334E4" w14:textId="77777777" w:rsidR="00006BD0" w:rsidRDefault="00006BD0" w:rsidP="00006BD0">
      <w:pPr>
        <w:rPr>
          <w:rFonts w:ascii="Helvetica" w:hAnsi="Helvetica"/>
          <w:sz w:val="16"/>
        </w:rPr>
      </w:pPr>
    </w:p>
    <w:p w14:paraId="509AE379" w14:textId="77777777" w:rsidR="00AC3253" w:rsidRDefault="00AC3253" w:rsidP="00006BD0">
      <w:pPr>
        <w:rPr>
          <w:rFonts w:ascii="Helvetica" w:hAnsi="Helvetica"/>
          <w:sz w:val="16"/>
        </w:rPr>
      </w:pPr>
    </w:p>
    <w:p w14:paraId="4E68AC77" w14:textId="4D7E962C" w:rsidR="003D5193" w:rsidRDefault="003D5193" w:rsidP="00006BD0">
      <w:pPr>
        <w:rPr>
          <w:rFonts w:ascii="Helvetica" w:hAnsi="Helvetica"/>
          <w:sz w:val="16"/>
        </w:rPr>
      </w:pPr>
      <w:r>
        <w:rPr>
          <w:rFonts w:ascii="Helvetica" w:hAnsi="Helvetica"/>
          <w:sz w:val="16"/>
        </w:rPr>
        <w:t xml:space="preserve">This document contains definition of suicide attempt and suicide ideation, inter-rater agreement, list of terms used to retrieve documents containing </w:t>
      </w:r>
      <w:r w:rsidR="00A14C4C">
        <w:rPr>
          <w:rFonts w:ascii="Helvetica" w:hAnsi="Helvetica"/>
          <w:sz w:val="16"/>
        </w:rPr>
        <w:t>variations of the term “suicide attempt”</w:t>
      </w:r>
      <w:r>
        <w:rPr>
          <w:rFonts w:ascii="Helvetica" w:hAnsi="Helvetica"/>
          <w:sz w:val="16"/>
        </w:rPr>
        <w:t xml:space="preserve"> and list of phrases excluded during post-processing</w:t>
      </w:r>
      <w:r w:rsidR="00A14C4C">
        <w:rPr>
          <w:rFonts w:ascii="Helvetica" w:hAnsi="Helvetica"/>
          <w:sz w:val="16"/>
        </w:rPr>
        <w:t xml:space="preserve"> of suicide attempt classifier.</w:t>
      </w:r>
    </w:p>
    <w:p w14:paraId="44FBAB86" w14:textId="77777777" w:rsidR="00D169C4" w:rsidRPr="00EC5E2D" w:rsidRDefault="00D169C4" w:rsidP="006A1FCA">
      <w:pPr>
        <w:spacing w:line="360" w:lineRule="auto"/>
        <w:rPr>
          <w:rFonts w:ascii="Palatino" w:hAnsi="Palatino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p w14:paraId="6DA880FC" w14:textId="77777777" w:rsidR="00116F50" w:rsidRPr="003E24A7" w:rsidRDefault="00116F50" w:rsidP="00EC5E2D">
      <w:pPr>
        <w:jc w:val="center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Suicidal Ideation/Thoughts</w:t>
      </w:r>
    </w:p>
    <w:p w14:paraId="32A7F1FF" w14:textId="77777777" w:rsidR="00116F50" w:rsidRDefault="00116F50" w:rsidP="00EC5E2D">
      <w:pPr>
        <w:rPr>
          <w:rFonts w:ascii="Palatino" w:hAnsi="Palatino"/>
          <w:sz w:val="16"/>
          <w:szCs w:val="16"/>
        </w:rPr>
      </w:pPr>
    </w:p>
    <w:p w14:paraId="2015C625" w14:textId="28D730AB" w:rsidR="003D5193" w:rsidRDefault="003D5193" w:rsidP="00EC5E2D">
      <w:pPr>
        <w:rPr>
          <w:rFonts w:ascii="Palatino" w:hAnsi="Palatino"/>
          <w:sz w:val="16"/>
          <w:szCs w:val="16"/>
        </w:rPr>
      </w:pPr>
      <w:r w:rsidRPr="00006BD0">
        <w:rPr>
          <w:rFonts w:ascii="Helvetica" w:hAnsi="Helvetica"/>
          <w:sz w:val="16"/>
        </w:rPr>
        <w:t>Rules to guide systematic coding of Suicide Ideation and Attempts Mentions in clinical text to create Gold Standard and Training sets.</w:t>
      </w:r>
    </w:p>
    <w:p w14:paraId="7E5F4B42" w14:textId="77777777" w:rsidR="003D5193" w:rsidRPr="003E24A7" w:rsidRDefault="003D5193" w:rsidP="00EC5E2D">
      <w:pPr>
        <w:rPr>
          <w:rFonts w:ascii="Palatino" w:hAnsi="Palatino"/>
          <w:sz w:val="16"/>
          <w:szCs w:val="16"/>
        </w:rPr>
      </w:pPr>
    </w:p>
    <w:p w14:paraId="1F572B37" w14:textId="4E26B06B" w:rsidR="00116F50" w:rsidRPr="00BE479C" w:rsidRDefault="00116F50" w:rsidP="00EC5E2D">
      <w:pPr>
        <w:rPr>
          <w:rFonts w:ascii="Palatino" w:hAnsi="Palatino"/>
          <w:sz w:val="16"/>
          <w:szCs w:val="16"/>
          <w:u w:val="single"/>
        </w:rPr>
      </w:pPr>
      <w:r w:rsidRPr="00BE479C">
        <w:rPr>
          <w:rFonts w:ascii="Palatino" w:hAnsi="Palatino"/>
          <w:sz w:val="16"/>
          <w:szCs w:val="16"/>
          <w:u w:val="single"/>
        </w:rPr>
        <w:t>Suicidal Ideation</w:t>
      </w:r>
      <w:r w:rsidR="00437EA4" w:rsidRPr="00BE479C">
        <w:rPr>
          <w:rFonts w:ascii="Palatino" w:hAnsi="Palatino"/>
          <w:sz w:val="16"/>
          <w:szCs w:val="16"/>
          <w:u w:val="single"/>
        </w:rPr>
        <w:t xml:space="preserve"> definition from </w:t>
      </w:r>
      <w:r w:rsidRPr="00BE479C">
        <w:rPr>
          <w:rFonts w:ascii="Palatino" w:hAnsi="Palatino"/>
          <w:sz w:val="16"/>
          <w:szCs w:val="16"/>
          <w:u w:val="single"/>
        </w:rPr>
        <w:t>Beck</w:t>
      </w:r>
      <w:r w:rsidR="007F5D47">
        <w:rPr>
          <w:rFonts w:ascii="Palatino" w:hAnsi="Palatino"/>
          <w:sz w:val="16"/>
          <w:szCs w:val="16"/>
          <w:u w:val="single"/>
        </w:rPr>
        <w:t>’</w:t>
      </w:r>
      <w:r w:rsidRPr="00BE479C">
        <w:rPr>
          <w:rFonts w:ascii="Palatino" w:hAnsi="Palatino"/>
          <w:sz w:val="16"/>
          <w:szCs w:val="16"/>
          <w:u w:val="single"/>
        </w:rPr>
        <w:t>s Suicidal Ideation scale:</w:t>
      </w:r>
    </w:p>
    <w:p w14:paraId="6E219FBD" w14:textId="37525606" w:rsidR="00116F50" w:rsidRPr="003E24A7" w:rsidRDefault="00116F50" w:rsidP="00EC5E2D">
      <w:pPr>
        <w:jc w:val="both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“Suicide ideation is represented by the presence of current plans and wishes to commit suicide in individuals who have not made any recent overt suicide attempts</w:t>
      </w:r>
      <w:r w:rsidR="00853CE0">
        <w:rPr>
          <w:rFonts w:ascii="Palatino" w:hAnsi="Palatino"/>
          <w:sz w:val="16"/>
          <w:szCs w:val="16"/>
        </w:rPr>
        <w:t>” [ref Beck et al. (1972)</w:t>
      </w:r>
    </w:p>
    <w:p w14:paraId="1AFA0FCC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063CBB96" w14:textId="16DCEEB3" w:rsidR="00116F50" w:rsidRPr="003E24A7" w:rsidRDefault="00437EA4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e</w:t>
      </w:r>
    </w:p>
    <w:p w14:paraId="70B2C445" w14:textId="7CFDA534" w:rsidR="00116F50" w:rsidRPr="003E24A7" w:rsidRDefault="00116F50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</w:t>
      </w:r>
      <w:r w:rsidR="00A808AC" w:rsidRPr="003E24A7">
        <w:rPr>
          <w:rFonts w:ascii="Palatino" w:hAnsi="Palatino"/>
          <w:sz w:val="16"/>
          <w:szCs w:val="16"/>
        </w:rPr>
        <w:t xml:space="preserve">ever </w:t>
      </w:r>
      <w:r w:rsidR="008075C5" w:rsidRPr="003E24A7">
        <w:rPr>
          <w:rFonts w:ascii="Palatino" w:hAnsi="Palatino"/>
          <w:sz w:val="16"/>
          <w:szCs w:val="16"/>
        </w:rPr>
        <w:t>experience</w:t>
      </w:r>
      <w:r w:rsidR="00A808AC" w:rsidRPr="003E24A7">
        <w:rPr>
          <w:rFonts w:ascii="Palatino" w:hAnsi="Palatino"/>
          <w:sz w:val="16"/>
          <w:szCs w:val="16"/>
        </w:rPr>
        <w:t>d ideation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Pr="003E24A7">
        <w:rPr>
          <w:rFonts w:ascii="Palatino" w:hAnsi="Palatino"/>
          <w:sz w:val="16"/>
          <w:szCs w:val="16"/>
        </w:rPr>
        <w:t>code as positive</w:t>
      </w:r>
    </w:p>
    <w:p w14:paraId="15208EA5" w14:textId="0A24C61F" w:rsidR="00116F50" w:rsidRPr="003E24A7" w:rsidRDefault="00116F50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</w:t>
      </w:r>
      <w:r w:rsidR="00A808AC" w:rsidRPr="003E24A7">
        <w:rPr>
          <w:rFonts w:ascii="Palatino" w:hAnsi="Palatino"/>
          <w:sz w:val="16"/>
          <w:szCs w:val="16"/>
        </w:rPr>
        <w:t>n</w:t>
      </w:r>
      <w:r w:rsidRPr="003E24A7">
        <w:rPr>
          <w:rFonts w:ascii="Palatino" w:hAnsi="Palatino"/>
          <w:sz w:val="16"/>
          <w:szCs w:val="16"/>
        </w:rPr>
        <w:t xml:space="preserve">ever </w:t>
      </w:r>
      <w:r w:rsidR="00A808AC" w:rsidRPr="003E24A7">
        <w:rPr>
          <w:rFonts w:ascii="Palatino" w:hAnsi="Palatino"/>
          <w:sz w:val="16"/>
          <w:szCs w:val="16"/>
        </w:rPr>
        <w:t>experienced</w:t>
      </w:r>
      <w:r w:rsidR="008075C5" w:rsidRPr="003E24A7">
        <w:rPr>
          <w:rFonts w:ascii="Palatino" w:hAnsi="Palatino"/>
          <w:sz w:val="16"/>
          <w:szCs w:val="16"/>
        </w:rPr>
        <w:t xml:space="preserve"> suicidal ideation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Pr="003E24A7">
        <w:rPr>
          <w:rFonts w:ascii="Palatino" w:hAnsi="Palatino"/>
          <w:sz w:val="16"/>
          <w:szCs w:val="16"/>
        </w:rPr>
        <w:t>code as negative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</w:p>
    <w:p w14:paraId="1D0D01EC" w14:textId="58E7459A" w:rsidR="00116F50" w:rsidRPr="003E24A7" w:rsidRDefault="00A808AC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Having had experienced i</w:t>
      </w:r>
      <w:r w:rsidR="00116F50" w:rsidRPr="003E24A7">
        <w:rPr>
          <w:rFonts w:ascii="Palatino" w:hAnsi="Palatino"/>
          <w:sz w:val="16"/>
          <w:szCs w:val="16"/>
        </w:rPr>
        <w:t>deation or Irrelevant</w:t>
      </w:r>
      <w:r w:rsidRPr="003E24A7">
        <w:rPr>
          <w:rFonts w:ascii="Palatino" w:hAnsi="Palatino"/>
          <w:sz w:val="16"/>
          <w:szCs w:val="16"/>
        </w:rPr>
        <w:t xml:space="preserve"> mention of ideation</w:t>
      </w:r>
      <w:r w:rsidR="00116F50" w:rsidRPr="003E24A7">
        <w:rPr>
          <w:rFonts w:ascii="Palatino" w:hAnsi="Palatino"/>
          <w:sz w:val="16"/>
          <w:szCs w:val="16"/>
        </w:rPr>
        <w:t xml:space="preserve">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="00116F50" w:rsidRPr="003E24A7">
        <w:rPr>
          <w:rFonts w:ascii="Palatino" w:hAnsi="Palatino"/>
          <w:sz w:val="16"/>
          <w:szCs w:val="16"/>
        </w:rPr>
        <w:t>code as unknown</w:t>
      </w:r>
    </w:p>
    <w:p w14:paraId="170F7422" w14:textId="7A46D73D" w:rsidR="00116F50" w:rsidRPr="003E24A7" w:rsidRDefault="00116F50" w:rsidP="00EC5E2D">
      <w:p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egative and Unknown to be merged as Negative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</w:p>
    <w:p w14:paraId="46E6F512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2554A0A3" w14:textId="18E86614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 xml:space="preserve">Terms used to </w:t>
      </w:r>
      <w:r w:rsidR="008075C5" w:rsidRPr="003E24A7">
        <w:rPr>
          <w:rFonts w:ascii="Palatino" w:hAnsi="Palatino"/>
          <w:sz w:val="16"/>
          <w:szCs w:val="16"/>
          <w:u w:val="single"/>
        </w:rPr>
        <w:t>identify suicide ideation</w:t>
      </w:r>
      <w:r w:rsidRPr="003E24A7">
        <w:rPr>
          <w:rFonts w:ascii="Palatino" w:hAnsi="Palatino"/>
          <w:sz w:val="16"/>
          <w:szCs w:val="16"/>
          <w:u w:val="single"/>
        </w:rPr>
        <w:t>:</w:t>
      </w:r>
    </w:p>
    <w:p w14:paraId="3AA352AD" w14:textId="0E5993BF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</w:t>
      </w:r>
      <w:r w:rsidR="00C76544">
        <w:rPr>
          <w:rFonts w:ascii="Palatino" w:hAnsi="Palatino"/>
          <w:sz w:val="16"/>
          <w:szCs w:val="16"/>
        </w:rPr>
        <w:t>* Ideat*</w:t>
      </w:r>
    </w:p>
    <w:p w14:paraId="26A778F0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01D74A9C" w14:textId="77777777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Rules</w:t>
      </w:r>
    </w:p>
    <w:p w14:paraId="3B55F7B9" w14:textId="77777777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 text as Positive if text indicates</w:t>
      </w:r>
    </w:p>
    <w:p w14:paraId="6C0D3EC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al ideation or thoughts</w:t>
      </w:r>
    </w:p>
    <w:p w14:paraId="532DA56A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Presence of current plans</w:t>
      </w:r>
    </w:p>
    <w:p w14:paraId="192FC6FA" w14:textId="5A924A30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Passive suici</w:t>
      </w:r>
      <w:r w:rsidR="00F05048">
        <w:rPr>
          <w:rFonts w:ascii="Palatino" w:hAnsi="Palatino"/>
          <w:sz w:val="16"/>
          <w:szCs w:val="16"/>
        </w:rPr>
        <w:t>dal ideation</w:t>
      </w:r>
    </w:p>
    <w:p w14:paraId="58F114C6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o wish to live /Wishes to commit suicide / to be dead</w:t>
      </w:r>
    </w:p>
    <w:p w14:paraId="33B6D35C" w14:textId="1157BDF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Feeling suicidal (</w:t>
      </w:r>
      <w:r w:rsidR="00C6430B">
        <w:rPr>
          <w:rFonts w:ascii="Palatino" w:hAnsi="Palatino"/>
          <w:sz w:val="16"/>
          <w:szCs w:val="16"/>
        </w:rPr>
        <w:t xml:space="preserve">ref </w:t>
      </w:r>
      <w:proofErr w:type="spellStart"/>
      <w:r w:rsidRPr="003E24A7">
        <w:rPr>
          <w:rFonts w:ascii="Palatino" w:hAnsi="Palatino"/>
          <w:sz w:val="16"/>
          <w:szCs w:val="16"/>
        </w:rPr>
        <w:t>Olfson</w:t>
      </w:r>
      <w:proofErr w:type="spellEnd"/>
      <w:r w:rsidRPr="003E24A7">
        <w:rPr>
          <w:rFonts w:ascii="Palatino" w:hAnsi="Palatino"/>
          <w:sz w:val="16"/>
          <w:szCs w:val="16"/>
        </w:rPr>
        <w:t xml:space="preserve"> et al, 1996)</w:t>
      </w:r>
    </w:p>
    <w:p w14:paraId="07D74BB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trong desire to attempt suicide</w:t>
      </w:r>
    </w:p>
    <w:p w14:paraId="697F5B8D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ntinuous, chronic or almost continuous thoughts</w:t>
      </w:r>
    </w:p>
    <w:p w14:paraId="55E82E67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Well planned thoughts exists / has ideas and plans of how to do act</w:t>
      </w:r>
    </w:p>
    <w:p w14:paraId="4748FAC3" w14:textId="239D3364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Evidence of complete / half-complete suicide note exists (Beck’s Suicidal ideation scale, 1979)</w:t>
      </w:r>
    </w:p>
    <w:p w14:paraId="55C8E068" w14:textId="77777777" w:rsidR="00116F50" w:rsidRPr="003E24A7" w:rsidRDefault="00116F50" w:rsidP="00EC5E2D">
      <w:pPr>
        <w:ind w:left="360"/>
        <w:rPr>
          <w:rFonts w:ascii="Palatino" w:hAnsi="Palatino"/>
          <w:sz w:val="16"/>
          <w:szCs w:val="16"/>
        </w:rPr>
      </w:pPr>
    </w:p>
    <w:p w14:paraId="1655E042" w14:textId="481A0D0F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 text as Negative if</w:t>
      </w:r>
      <w:r w:rsidR="004F7599">
        <w:rPr>
          <w:rFonts w:ascii="Palatino" w:hAnsi="Palatino"/>
          <w:sz w:val="16"/>
          <w:szCs w:val="16"/>
        </w:rPr>
        <w:t xml:space="preserve"> text indicates</w:t>
      </w:r>
    </w:p>
    <w:p w14:paraId="7788FBB8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o evidence of suicidal ideation or suicidality</w:t>
      </w:r>
    </w:p>
    <w:p w14:paraId="5D2DC77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denies suicidal ideation, plan or desires or suicidality</w:t>
      </w:r>
    </w:p>
    <w:p w14:paraId="40490ECC" w14:textId="6E1F691F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fleeting thoughts (</w:t>
      </w:r>
      <w:r w:rsidR="00C6430B">
        <w:rPr>
          <w:rFonts w:ascii="Palatino" w:hAnsi="Palatino"/>
          <w:sz w:val="16"/>
          <w:szCs w:val="16"/>
        </w:rPr>
        <w:t xml:space="preserve">ref </w:t>
      </w:r>
      <w:r w:rsidRPr="003E24A7">
        <w:rPr>
          <w:rFonts w:ascii="Palatino" w:hAnsi="Palatino"/>
          <w:sz w:val="16"/>
          <w:szCs w:val="16"/>
        </w:rPr>
        <w:t>Beck’s Suicidal ideation scale, 1979 and Columbia Suicide Severity Scale</w:t>
      </w:r>
      <w:r w:rsidR="004F7599">
        <w:rPr>
          <w:rFonts w:ascii="Palatino" w:hAnsi="Palatino"/>
          <w:sz w:val="16"/>
          <w:szCs w:val="16"/>
        </w:rPr>
        <w:t>, 2003</w:t>
      </w:r>
      <w:r w:rsidRPr="003E24A7">
        <w:rPr>
          <w:rFonts w:ascii="Palatino" w:hAnsi="Palatino"/>
          <w:sz w:val="16"/>
          <w:szCs w:val="16"/>
        </w:rPr>
        <w:t xml:space="preserve"> – </w:t>
      </w:r>
      <w:r w:rsidR="00136704">
        <w:rPr>
          <w:rFonts w:ascii="Palatino" w:hAnsi="Palatino"/>
          <w:sz w:val="16"/>
          <w:szCs w:val="16"/>
        </w:rPr>
        <w:t>the section on Intensity of I</w:t>
      </w:r>
      <w:r w:rsidR="004F7599">
        <w:rPr>
          <w:rFonts w:ascii="Palatino" w:hAnsi="Palatino"/>
          <w:sz w:val="16"/>
          <w:szCs w:val="16"/>
        </w:rPr>
        <w:t>deation</w:t>
      </w:r>
      <w:r w:rsidRPr="003E24A7">
        <w:rPr>
          <w:rFonts w:ascii="Palatino" w:hAnsi="Palatino"/>
          <w:sz w:val="16"/>
          <w:szCs w:val="16"/>
        </w:rPr>
        <w:t>)</w:t>
      </w:r>
    </w:p>
    <w:p w14:paraId="63CB714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the record is irrelevant </w:t>
      </w:r>
    </w:p>
    <w:p w14:paraId="0EC512C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ntext is incomprehensible or contradictory or complex to decide</w:t>
      </w:r>
    </w:p>
    <w:p w14:paraId="396D0972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e attempt</w:t>
      </w:r>
    </w:p>
    <w:p w14:paraId="27102F0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a third person (other than clinical staff) thinks the patient is suicidal</w:t>
      </w:r>
    </w:p>
    <w:p w14:paraId="32E83C57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no </w:t>
      </w:r>
      <w:r w:rsidRPr="003E24A7">
        <w:rPr>
          <w:rFonts w:ascii="Palatino" w:hAnsi="Palatino"/>
          <w:i/>
          <w:sz w:val="16"/>
          <w:szCs w:val="16"/>
        </w:rPr>
        <w:t>further</w:t>
      </w:r>
      <w:r w:rsidRPr="003E24A7">
        <w:rPr>
          <w:rFonts w:ascii="Palatino" w:hAnsi="Palatino"/>
          <w:sz w:val="16"/>
          <w:szCs w:val="16"/>
        </w:rPr>
        <w:t xml:space="preserve"> evidence of suicidal thoughts</w:t>
      </w:r>
    </w:p>
    <w:p w14:paraId="43825852" w14:textId="7BF70E75" w:rsidR="006E17D7" w:rsidRPr="00BE479C" w:rsidRDefault="00116F50" w:rsidP="00BE479C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there is a generic high/low risk of patient committing suicide</w:t>
      </w:r>
      <w:r w:rsidR="00BE479C">
        <w:rPr>
          <w:rFonts w:ascii="Palatino" w:hAnsi="Palatino"/>
          <w:sz w:val="16"/>
          <w:szCs w:val="16"/>
        </w:rPr>
        <w:t xml:space="preserve"> /</w:t>
      </w:r>
      <w:r w:rsidRPr="00BE479C">
        <w:rPr>
          <w:rFonts w:ascii="Palatino" w:hAnsi="Palatino"/>
          <w:sz w:val="16"/>
          <w:szCs w:val="16"/>
        </w:rPr>
        <w:t>self-harm behavio</w:t>
      </w:r>
      <w:r w:rsidR="00EC5E2D" w:rsidRPr="00BE479C">
        <w:rPr>
          <w:rFonts w:ascii="Palatino" w:hAnsi="Palatino"/>
          <w:sz w:val="16"/>
          <w:szCs w:val="16"/>
        </w:rPr>
        <w:t>u</w:t>
      </w:r>
      <w:r w:rsidRPr="00BE479C">
        <w:rPr>
          <w:rFonts w:ascii="Palatino" w:hAnsi="Palatino"/>
          <w:sz w:val="16"/>
          <w:szCs w:val="16"/>
        </w:rPr>
        <w:t>r</w:t>
      </w:r>
      <w:r w:rsidR="00E82D96" w:rsidRPr="00BE479C">
        <w:rPr>
          <w:rFonts w:ascii="Palatino" w:hAnsi="Palatino"/>
          <w:sz w:val="16"/>
          <w:szCs w:val="16"/>
        </w:rPr>
        <w:t>.</w:t>
      </w:r>
    </w:p>
    <w:p w14:paraId="6DBE302C" w14:textId="77777777" w:rsidR="00EC5E2D" w:rsidRPr="003E24A7" w:rsidRDefault="00EC5E2D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344B00B2" w14:textId="77777777" w:rsidR="00EC5E2D" w:rsidRPr="003E24A7" w:rsidRDefault="00EC5E2D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6DE8A69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14BEDDD" w14:textId="52E39714" w:rsidR="00F25AFA" w:rsidRPr="005D7295" w:rsidRDefault="007F5D47" w:rsidP="007F5D47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 w:rsidRPr="005D7295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References</w:t>
      </w:r>
    </w:p>
    <w:p w14:paraId="024A7579" w14:textId="77777777" w:rsidR="0034339E" w:rsidRDefault="0034339E" w:rsidP="0034339E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</w:rPr>
      </w:pPr>
    </w:p>
    <w:p w14:paraId="7A6C5AEB" w14:textId="15C5FD56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eastAsia="Times New Roman" w:hAnsi="Palatino" w:cs="Times New Roman"/>
          <w:noProof/>
          <w:sz w:val="16"/>
        </w:rPr>
      </w:pP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begin" w:fldLock="1"/>
      </w: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instrText xml:space="preserve">ADDIN Mendeley Bibliography CSL_BIBLIOGRAPHY </w:instrText>
      </w: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separate"/>
      </w:r>
      <w:r w:rsidRPr="0034339E">
        <w:rPr>
          <w:rFonts w:ascii="Palatino" w:eastAsia="Times New Roman" w:hAnsi="Palatino" w:cs="Times New Roman"/>
          <w:noProof/>
          <w:sz w:val="16"/>
        </w:rPr>
        <w:t>[1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A. T. Beck, M. Kovacs, and A. Weissman, “Assessment of suicidal intention: the Scale for Suicide Ideation.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J. Consult. Clin. Psychol.</w:t>
      </w:r>
      <w:r w:rsidRPr="0034339E">
        <w:rPr>
          <w:rFonts w:ascii="Palatino" w:eastAsia="Times New Roman" w:hAnsi="Palatino" w:cs="Times New Roman"/>
          <w:noProof/>
          <w:sz w:val="16"/>
        </w:rPr>
        <w:t>, vol. 47, no. 2, pp. 343–352, 1979.</w:t>
      </w:r>
    </w:p>
    <w:p w14:paraId="29E8D592" w14:textId="77777777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eastAsia="Times New Roman" w:hAnsi="Palatino" w:cs="Times New Roman"/>
          <w:noProof/>
          <w:sz w:val="16"/>
        </w:rPr>
      </w:pPr>
      <w:r w:rsidRPr="0034339E">
        <w:rPr>
          <w:rFonts w:ascii="Palatino" w:eastAsia="Times New Roman" w:hAnsi="Palatino" w:cs="Times New Roman"/>
          <w:noProof/>
          <w:sz w:val="16"/>
        </w:rPr>
        <w:t>[2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M. Olfson, M. M. Weissman, A. C. Leon, D. V Sheehan, and L. Farber, “Suicidal ideation in primary care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J. Gen. Intern. Med.</w:t>
      </w:r>
      <w:r w:rsidRPr="0034339E">
        <w:rPr>
          <w:rFonts w:ascii="Palatino" w:eastAsia="Times New Roman" w:hAnsi="Palatino" w:cs="Times New Roman"/>
          <w:noProof/>
          <w:sz w:val="16"/>
        </w:rPr>
        <w:t>, vol. 11, no. 8, pp. 447–453, 1996.</w:t>
      </w:r>
    </w:p>
    <w:p w14:paraId="6456009A" w14:textId="77777777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hAnsi="Palatino"/>
          <w:noProof/>
          <w:sz w:val="16"/>
        </w:rPr>
      </w:pPr>
      <w:r w:rsidRPr="0034339E">
        <w:rPr>
          <w:rFonts w:ascii="Palatino" w:eastAsia="Times New Roman" w:hAnsi="Palatino" w:cs="Times New Roman"/>
          <w:noProof/>
          <w:sz w:val="16"/>
        </w:rPr>
        <w:t>[3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John Mann, M. Oquendo, and K. Posner, “Columbia-Suicide Severity Rating Scale (C-Ssrs)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Clin. Pract.</w:t>
      </w:r>
      <w:r w:rsidRPr="0034339E">
        <w:rPr>
          <w:rFonts w:ascii="Palatino" w:eastAsia="Times New Roman" w:hAnsi="Palatino" w:cs="Times New Roman"/>
          <w:noProof/>
          <w:sz w:val="16"/>
        </w:rPr>
        <w:t>, pp. 103–130, 2003.</w:t>
      </w:r>
    </w:p>
    <w:p w14:paraId="7D8960C5" w14:textId="76F9D7E7" w:rsidR="0034339E" w:rsidRDefault="0034339E" w:rsidP="0034339E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end"/>
      </w:r>
    </w:p>
    <w:p w14:paraId="3CBE9446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64B0589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37205D3E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FA5F2C1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C5ED125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C8A5C2B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2FED4C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534E91F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9E0318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8D853F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E1A21B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B8C546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18ED50C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3F90213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756745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AB962FA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542C3C0" w14:textId="77777777" w:rsidR="00F25AFA" w:rsidRDefault="00F25AFA" w:rsidP="00E46EC7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D5CA1D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610B389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09C4708E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01EACA2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0F19BBCD" w14:textId="18C2A50C" w:rsidR="00203192" w:rsidRDefault="00203192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 w:rsidRPr="003E24A7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Coding Suicide Attempt</w:t>
      </w:r>
      <w:r w:rsidR="00BD5A11" w:rsidRPr="003E24A7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s</w:t>
      </w:r>
    </w:p>
    <w:p w14:paraId="38E5EAE8" w14:textId="77777777" w:rsidR="0089529E" w:rsidRPr="003E24A7" w:rsidRDefault="0089529E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6B837F3" w14:textId="77777777" w:rsidR="00307949" w:rsidRPr="00BE479C" w:rsidRDefault="00BD5A11" w:rsidP="00407D56">
      <w:pPr>
        <w:jc w:val="both"/>
        <w:rPr>
          <w:rFonts w:ascii="Palatino" w:hAnsi="Palatino"/>
          <w:sz w:val="16"/>
          <w:szCs w:val="16"/>
          <w:u w:val="single"/>
        </w:rPr>
      </w:pPr>
      <w:r w:rsidRPr="00BE479C">
        <w:rPr>
          <w:rFonts w:ascii="Palatino" w:hAnsi="Palatino"/>
          <w:sz w:val="16"/>
          <w:szCs w:val="16"/>
          <w:u w:val="single"/>
        </w:rPr>
        <w:t>Suicide Attempt definition from</w:t>
      </w:r>
      <w:r w:rsidR="001A4B2F" w:rsidRPr="00BE479C">
        <w:rPr>
          <w:rFonts w:ascii="Palatino" w:hAnsi="Palatino"/>
          <w:sz w:val="16"/>
          <w:szCs w:val="16"/>
          <w:u w:val="single"/>
        </w:rPr>
        <w:t xml:space="preserve"> Centre for Disease Control: </w:t>
      </w:r>
    </w:p>
    <w:p w14:paraId="603748D9" w14:textId="5107D183" w:rsidR="00307949" w:rsidRPr="003E24A7" w:rsidRDefault="00307949" w:rsidP="00407D56">
      <w:pPr>
        <w:jc w:val="both"/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“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A non-fatal, self-directed, potentially injurious behavio</w:t>
      </w:r>
      <w:r w:rsidR="00BE479C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u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r with an intent to die as a result of the behavio</w:t>
      </w:r>
      <w:r w:rsidR="00BE479C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u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r; might not result in injury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”</w:t>
      </w:r>
    </w:p>
    <w:p w14:paraId="5C2E564C" w14:textId="4E893397" w:rsidR="00203192" w:rsidRPr="003E24A7" w:rsidRDefault="001A4B2F" w:rsidP="00407D56">
      <w:p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(</w:t>
      </w:r>
      <w:hyperlink r:id="rId8" w:history="1">
        <w:r w:rsidR="00BD5A11" w:rsidRPr="003E24A7">
          <w:rPr>
            <w:rStyle w:val="Hyperlink"/>
            <w:rFonts w:ascii="Palatino" w:eastAsia="Times New Roman" w:hAnsi="Palatino" w:cs="Times New Roman"/>
            <w:sz w:val="16"/>
            <w:szCs w:val="16"/>
          </w:rPr>
          <w:t>http://www.cdc.gov/violenceprevention/suicide/definitions.html)</w:t>
        </w:r>
      </w:hyperlink>
    </w:p>
    <w:p w14:paraId="06F2D57B" w14:textId="77777777" w:rsidR="00BD5A11" w:rsidRPr="003E24A7" w:rsidRDefault="00BD5A11" w:rsidP="00407D56">
      <w:pPr>
        <w:jc w:val="both"/>
        <w:rPr>
          <w:rFonts w:ascii="Palatino" w:hAnsi="Palatino"/>
          <w:sz w:val="16"/>
          <w:szCs w:val="16"/>
        </w:rPr>
      </w:pPr>
    </w:p>
    <w:p w14:paraId="69465E51" w14:textId="5BE70A2E" w:rsidR="00203192" w:rsidRPr="003E24A7" w:rsidRDefault="0072502C" w:rsidP="00407D56">
      <w:p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 xml:space="preserve">Important </w:t>
      </w:r>
      <w:r w:rsidR="00D169C4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>note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 xml:space="preserve"> before coding: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 xml:space="preserve">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ny mention where the patient has undergone/experience intentional harm to self (physically via action directed at self) should be counted as suicide attempt. Literal mentions of 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“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elf-harm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”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 are ignored because of danger of over-including DSH events which are different to a suicide attempt</w:t>
      </w:r>
    </w:p>
    <w:p w14:paraId="62D815C6" w14:textId="77777777" w:rsidR="00BD5A11" w:rsidRPr="003E24A7" w:rsidRDefault="00BD5A11" w:rsidP="00407D56">
      <w:pPr>
        <w:rPr>
          <w:rFonts w:ascii="Palatino" w:hAnsi="Palatino"/>
          <w:sz w:val="16"/>
          <w:szCs w:val="16"/>
          <w:u w:val="single"/>
        </w:rPr>
      </w:pPr>
    </w:p>
    <w:p w14:paraId="590EA739" w14:textId="77777777" w:rsidR="0072502C" w:rsidRPr="003E24A7" w:rsidRDefault="0072502C" w:rsidP="00407D56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e</w:t>
      </w:r>
    </w:p>
    <w:p w14:paraId="22320F19" w14:textId="1036B3CE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ever experienced suicide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positive</w:t>
      </w:r>
    </w:p>
    <w:p w14:paraId="757A004E" w14:textId="1A3414F0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never experienced suicidal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negative </w:t>
      </w:r>
    </w:p>
    <w:p w14:paraId="646AA273" w14:textId="284D0F32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had experienced attempt or Irrelevant mention of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unknown</w:t>
      </w:r>
    </w:p>
    <w:p w14:paraId="69E70831" w14:textId="77777777" w:rsidR="0072502C" w:rsidRPr="003E24A7" w:rsidRDefault="0072502C" w:rsidP="00407D56">
      <w:p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Negative and Unknown to be merged as Negative </w:t>
      </w:r>
    </w:p>
    <w:p w14:paraId="550918F1" w14:textId="77777777" w:rsidR="0072502C" w:rsidRPr="003E24A7" w:rsidRDefault="0072502C" w:rsidP="00407D56">
      <w:pPr>
        <w:jc w:val="both"/>
        <w:rPr>
          <w:rFonts w:ascii="Palatino" w:hAnsi="Palatino"/>
          <w:sz w:val="16"/>
          <w:szCs w:val="16"/>
        </w:rPr>
      </w:pPr>
    </w:p>
    <w:p w14:paraId="6B328B81" w14:textId="0DF43006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 xml:space="preserve">Terms used to identify suicide </w:t>
      </w:r>
      <w:r w:rsidR="00D56212">
        <w:rPr>
          <w:rFonts w:ascii="Palatino" w:hAnsi="Palatino"/>
          <w:sz w:val="16"/>
          <w:szCs w:val="16"/>
          <w:u w:val="single"/>
        </w:rPr>
        <w:t>attempt</w:t>
      </w:r>
      <w:r w:rsidRPr="003E24A7">
        <w:rPr>
          <w:rFonts w:ascii="Palatino" w:hAnsi="Palatino"/>
          <w:sz w:val="16"/>
          <w:szCs w:val="16"/>
          <w:u w:val="single"/>
        </w:rPr>
        <w:t>:</w:t>
      </w:r>
    </w:p>
    <w:p w14:paraId="7210C97A" w14:textId="2D946355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See Appendix </w:t>
      </w:r>
      <w:r w:rsidR="00C76544">
        <w:rPr>
          <w:rFonts w:ascii="Palatino" w:hAnsi="Palatino"/>
          <w:sz w:val="16"/>
          <w:szCs w:val="16"/>
        </w:rPr>
        <w:t>C</w:t>
      </w:r>
    </w:p>
    <w:p w14:paraId="67D4CD9D" w14:textId="77777777" w:rsidR="00B646AC" w:rsidRPr="003E24A7" w:rsidRDefault="00B646AC" w:rsidP="00407D56">
      <w:pPr>
        <w:jc w:val="both"/>
        <w:rPr>
          <w:rFonts w:ascii="Palatino" w:hAnsi="Palatino"/>
          <w:sz w:val="16"/>
          <w:szCs w:val="16"/>
          <w:u w:val="single"/>
        </w:rPr>
      </w:pPr>
    </w:p>
    <w:p w14:paraId="55BE5421" w14:textId="1619D69F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Rules</w:t>
      </w:r>
    </w:p>
    <w:p w14:paraId="01AE4857" w14:textId="7371E844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</w:t>
      </w:r>
      <w:r w:rsidR="00B646AC" w:rsidRPr="003E24A7">
        <w:rPr>
          <w:rFonts w:ascii="Palatino" w:hAnsi="Palatino"/>
          <w:sz w:val="16"/>
          <w:szCs w:val="16"/>
        </w:rPr>
        <w:t xml:space="preserve"> text as</w:t>
      </w:r>
      <w:r w:rsidRPr="003E24A7">
        <w:rPr>
          <w:rFonts w:ascii="Palatino" w:hAnsi="Palatino"/>
          <w:sz w:val="16"/>
          <w:szCs w:val="16"/>
        </w:rPr>
        <w:t xml:space="preserve"> Positive if </w:t>
      </w:r>
      <w:r w:rsidR="00B646AC" w:rsidRPr="003E24A7">
        <w:rPr>
          <w:rFonts w:ascii="Palatino" w:hAnsi="Palatino"/>
          <w:sz w:val="16"/>
          <w:szCs w:val="16"/>
        </w:rPr>
        <w:t>text indicates</w:t>
      </w:r>
    </w:p>
    <w:p w14:paraId="3FB0EFE6" w14:textId="7E938214" w:rsidR="00B646AC" w:rsidRPr="003E24A7" w:rsidRDefault="00B646A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it meets the description of a Suicide attempt (See </w:t>
      </w:r>
      <w:r w:rsidR="00C910D4"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bove for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uicide Attempt</w:t>
      </w:r>
      <w:r w:rsidR="00C910D4"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 definition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)</w:t>
      </w:r>
    </w:p>
    <w:p w14:paraId="5D38D189" w14:textId="7EA49C0E" w:rsidR="00B646AC" w:rsidRPr="003E24A7" w:rsidRDefault="00B646AC" w:rsidP="00407D56">
      <w:pPr>
        <w:jc w:val="both"/>
        <w:rPr>
          <w:rFonts w:ascii="Palatino" w:hAnsi="Palatino"/>
          <w:sz w:val="16"/>
          <w:szCs w:val="16"/>
        </w:rPr>
      </w:pPr>
    </w:p>
    <w:p w14:paraId="7BF23664" w14:textId="77777777" w:rsidR="00C910D4" w:rsidRPr="003E24A7" w:rsidRDefault="00C910D4" w:rsidP="00407D56">
      <w:pPr>
        <w:jc w:val="both"/>
        <w:outlineLvl w:val="0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Code text as Negative if</w:t>
      </w:r>
    </w:p>
    <w:p w14:paraId="0E9B8ED7" w14:textId="26677DD4" w:rsidR="00C910D4" w:rsidRPr="003E24A7" w:rsidRDefault="00C910D4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p</w:t>
      </w:r>
      <w:r w:rsidR="00D4563C" w:rsidRPr="003E24A7">
        <w:rPr>
          <w:rFonts w:ascii="Palatino" w:eastAsia="Times New Roman" w:hAnsi="Palatino" w:cs="Times New Roman"/>
          <w:color w:val="000000"/>
          <w:sz w:val="16"/>
          <w:szCs w:val="16"/>
        </w:rPr>
        <w:t>atient or clinical staff are denying or negating the suicide attempt (e.g. she never attempted suicide)</w:t>
      </w:r>
    </w:p>
    <w:p w14:paraId="7AF73DD9" w14:textId="4FF297F6" w:rsidR="00C910D4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patient or clinical staff are referring to family member who attempted suicide (e.g. mum attempted suicide</w:t>
      </w:r>
      <w:r w:rsidR="00BE479C">
        <w:rPr>
          <w:rFonts w:ascii="Palatino" w:eastAsia="Times New Roman" w:hAnsi="Palatino" w:cs="Times New Roman"/>
          <w:color w:val="000000"/>
          <w:sz w:val="16"/>
          <w:szCs w:val="16"/>
        </w:rPr>
        <w:t>)</w:t>
      </w:r>
    </w:p>
    <w:p w14:paraId="12F270A5" w14:textId="77777777" w:rsidR="00EB4AFB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mention of suicide attempt is irrelevant (e.g. in theory suicide attempts are harsh)</w:t>
      </w:r>
    </w:p>
    <w:p w14:paraId="25445104" w14:textId="77777777" w:rsidR="00EB4AFB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mention of suicide attempt is confusing or uncomprehensive</w:t>
      </w:r>
    </w:p>
    <w:p w14:paraId="00238CCA" w14:textId="13F39A33" w:rsidR="00DD63F9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mention of suicide attempt </w:t>
      </w:r>
      <w:r w:rsidR="00BE479C">
        <w:rPr>
          <w:rFonts w:ascii="Palatino" w:eastAsia="Times New Roman" w:hAnsi="Palatino" w:cs="Times New Roman"/>
          <w:color w:val="000000"/>
          <w:sz w:val="16"/>
          <w:szCs w:val="16"/>
        </w:rPr>
        <w:t xml:space="preserve">/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 literal mention of 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“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elf-harm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”</w:t>
      </w:r>
    </w:p>
    <w:p w14:paraId="7A3A3AEE" w14:textId="77777777" w:rsidR="00116F50" w:rsidRPr="003E24A7" w:rsidRDefault="00116F50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26F3C5CE" w14:textId="77777777" w:rsidR="00116F50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B4F56B5" w14:textId="77777777" w:rsidR="00EC5E2D" w:rsidRPr="006A1FCA" w:rsidRDefault="00EC5E2D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70F847B9" w14:textId="77777777" w:rsidR="00116F50" w:rsidRPr="006A1FCA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E6694D6" w14:textId="77777777" w:rsidR="00116F50" w:rsidRPr="006A1FCA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13385E4" w14:textId="77777777" w:rsidR="00DF7E41" w:rsidRDefault="00DF7E41">
      <w:pPr>
        <w:rPr>
          <w:rFonts w:ascii="Helvetica" w:hAnsi="Helvetica"/>
          <w:sz w:val="19"/>
          <w:szCs w:val="19"/>
        </w:rPr>
      </w:pPr>
      <w:r>
        <w:rPr>
          <w:rFonts w:ascii="Helvetica" w:hAnsi="Helvetica"/>
          <w:sz w:val="19"/>
          <w:szCs w:val="19"/>
        </w:rPr>
        <w:br w:type="page"/>
      </w:r>
    </w:p>
    <w:p w14:paraId="206F0A38" w14:textId="7C392113" w:rsidR="004168B6" w:rsidRPr="008D044F" w:rsidRDefault="008B0FD8" w:rsidP="008D044F">
      <w:pPr>
        <w:rPr>
          <w:rFonts w:ascii="Helvetica" w:hAnsi="Helvetica"/>
          <w:sz w:val="16"/>
          <w:szCs w:val="18"/>
        </w:rPr>
      </w:pPr>
      <w:r w:rsidRPr="008D044F">
        <w:rPr>
          <w:rFonts w:ascii="Helvetica" w:hAnsi="Helvetica"/>
          <w:sz w:val="16"/>
          <w:szCs w:val="18"/>
        </w:rPr>
        <w:lastRenderedPageBreak/>
        <w:t xml:space="preserve">Supplementary </w:t>
      </w:r>
      <w:r w:rsidR="004168B6" w:rsidRPr="008D044F">
        <w:rPr>
          <w:rFonts w:ascii="Helvetica" w:hAnsi="Helvetica"/>
          <w:sz w:val="16"/>
          <w:szCs w:val="18"/>
        </w:rPr>
        <w:t xml:space="preserve">TABLE </w:t>
      </w:r>
      <w:r w:rsidRPr="008D044F">
        <w:rPr>
          <w:rFonts w:ascii="Helvetica" w:hAnsi="Helvetica"/>
          <w:sz w:val="16"/>
          <w:szCs w:val="18"/>
        </w:rPr>
        <w:t>S</w:t>
      </w:r>
      <w:r w:rsidR="004168B6" w:rsidRPr="008D044F">
        <w:rPr>
          <w:rFonts w:ascii="Helvetica" w:hAnsi="Helvetica"/>
          <w:sz w:val="16"/>
          <w:szCs w:val="18"/>
        </w:rPr>
        <w:t>1</w:t>
      </w:r>
      <w:r w:rsidR="00B86B35" w:rsidRPr="008D044F">
        <w:rPr>
          <w:rFonts w:ascii="Helvetica" w:hAnsi="Helvetica"/>
          <w:sz w:val="16"/>
          <w:szCs w:val="18"/>
        </w:rPr>
        <w:t>: Inter-rater agreement evaluation</w:t>
      </w:r>
    </w:p>
    <w:p w14:paraId="5EE7BCE4" w14:textId="13AB2617" w:rsidR="004168B6" w:rsidRPr="00900D39" w:rsidRDefault="004168B6" w:rsidP="004168B6">
      <w:pPr>
        <w:jc w:val="center"/>
        <w:outlineLvl w:val="0"/>
        <w:rPr>
          <w:rStyle w:val="SubtleReference"/>
          <w:rFonts w:ascii="Helvetica" w:hAnsi="Helvetica"/>
          <w:sz w:val="19"/>
          <w:szCs w:val="19"/>
        </w:rPr>
      </w:pPr>
    </w:p>
    <w:tbl>
      <w:tblPr>
        <w:tblW w:w="5000" w:type="pct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540"/>
        <w:gridCol w:w="1540"/>
        <w:gridCol w:w="1539"/>
        <w:gridCol w:w="1539"/>
        <w:gridCol w:w="1539"/>
        <w:gridCol w:w="1539"/>
      </w:tblGrid>
      <w:tr w:rsidR="004168B6" w:rsidRPr="00447529" w14:paraId="430E9A38" w14:textId="77777777" w:rsidTr="00585607">
        <w:trPr>
          <w:trHeight w:val="765"/>
        </w:trPr>
        <w:tc>
          <w:tcPr>
            <w:tcW w:w="834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B4659A8" w14:textId="77777777" w:rsidR="004168B6" w:rsidRPr="00447529" w:rsidRDefault="004168B6" w:rsidP="00585607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34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EA7246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Agreed Instances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2EC52A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Disagreed Instances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A4EBF04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Total Annotated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A02BF5C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Observed Agreement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 xml:space="preserve"> (%)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74347E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Cohen's Kappa</w:t>
            </w:r>
          </w:p>
        </w:tc>
      </w:tr>
      <w:tr w:rsidR="004168B6" w:rsidRPr="00447529" w14:paraId="347C15D3" w14:textId="77777777" w:rsidTr="00585607">
        <w:trPr>
          <w:trHeight w:val="300"/>
        </w:trPr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23F2505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Ideation</w:t>
            </w:r>
          </w:p>
        </w:tc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B7C0003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197312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60364E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6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C103417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2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.</w:t>
            </w: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4AB2376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85</w:t>
            </w:r>
          </w:p>
        </w:tc>
      </w:tr>
      <w:tr w:rsidR="004168B6" w:rsidRPr="00447529" w14:paraId="700FAA3C" w14:textId="77777777" w:rsidTr="00585607">
        <w:trPr>
          <w:trHeight w:val="300"/>
        </w:trPr>
        <w:tc>
          <w:tcPr>
            <w:tcW w:w="834" w:type="pct"/>
            <w:shd w:val="clear" w:color="auto" w:fill="auto"/>
            <w:noWrap/>
            <w:vAlign w:val="center"/>
            <w:hideMark/>
          </w:tcPr>
          <w:p w14:paraId="175DFCB9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Attempts</w:t>
            </w:r>
          </w:p>
        </w:tc>
        <w:tc>
          <w:tcPr>
            <w:tcW w:w="834" w:type="pct"/>
            <w:shd w:val="clear" w:color="auto" w:fill="auto"/>
            <w:vAlign w:val="center"/>
            <w:hideMark/>
          </w:tcPr>
          <w:p w14:paraId="0BB4FA1C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3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38EBC0CA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3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474FDD33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6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5DE5C2DF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7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.</w:t>
            </w: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6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5271BA94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86</w:t>
            </w:r>
          </w:p>
        </w:tc>
      </w:tr>
    </w:tbl>
    <w:p w14:paraId="2402C446" w14:textId="77777777" w:rsidR="004168B6" w:rsidRDefault="004168B6" w:rsidP="004168B6">
      <w:pPr>
        <w:spacing w:line="360" w:lineRule="auto"/>
        <w:outlineLvl w:val="0"/>
        <w:rPr>
          <w:rFonts w:ascii="Times" w:hAnsi="Times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p w14:paraId="19306A4E" w14:textId="77777777" w:rsidR="004168B6" w:rsidRPr="008D044F" w:rsidRDefault="004168B6" w:rsidP="008D044F">
      <w:pPr>
        <w:rPr>
          <w:rFonts w:ascii="Helvetica" w:hAnsi="Helvetica"/>
          <w:sz w:val="16"/>
        </w:rPr>
      </w:pPr>
    </w:p>
    <w:p w14:paraId="0BA87550" w14:textId="6F0957A2" w:rsidR="009834C1" w:rsidRPr="008D044F" w:rsidRDefault="00877D16" w:rsidP="008D044F">
      <w:pPr>
        <w:rPr>
          <w:rFonts w:ascii="Helvetica" w:hAnsi="Helvetica"/>
          <w:sz w:val="16"/>
        </w:rPr>
      </w:pPr>
      <w:r w:rsidRPr="008D044F">
        <w:rPr>
          <w:rFonts w:ascii="Helvetica" w:hAnsi="Helvetica"/>
          <w:sz w:val="16"/>
        </w:rPr>
        <w:t>Supplementary Table S2</w:t>
      </w:r>
      <w:r w:rsidR="009834C1" w:rsidRPr="008D044F">
        <w:rPr>
          <w:rFonts w:ascii="Helvetica" w:hAnsi="Helvetica"/>
          <w:sz w:val="16"/>
        </w:rPr>
        <w:t xml:space="preserve">: List of </w:t>
      </w:r>
      <w:r w:rsidR="0059430E" w:rsidRPr="008D044F">
        <w:rPr>
          <w:rFonts w:ascii="Helvetica" w:hAnsi="Helvetica"/>
          <w:sz w:val="16"/>
        </w:rPr>
        <w:t>terms and phrases</w:t>
      </w:r>
      <w:r w:rsidR="009834C1" w:rsidRPr="008D044F">
        <w:rPr>
          <w:rFonts w:ascii="Helvetica" w:hAnsi="Helvetica"/>
          <w:sz w:val="16"/>
        </w:rPr>
        <w:t xml:space="preserve"> used to ident</w:t>
      </w:r>
      <w:r w:rsidR="0059430E" w:rsidRPr="008D044F">
        <w:rPr>
          <w:rFonts w:ascii="Helvetica" w:hAnsi="Helvetica"/>
          <w:sz w:val="16"/>
        </w:rPr>
        <w:t>ify suicide attempt mentions</w:t>
      </w:r>
      <w:r w:rsidR="009834C1" w:rsidRPr="008D044F">
        <w:rPr>
          <w:rFonts w:ascii="Helvetica" w:hAnsi="Helvetica"/>
          <w:sz w:val="16"/>
        </w:rPr>
        <w:t xml:space="preserve">. </w:t>
      </w:r>
    </w:p>
    <w:p w14:paraId="58A935A8" w14:textId="77777777" w:rsidR="009834C1" w:rsidRPr="006A1FCA" w:rsidRDefault="009834C1" w:rsidP="009834C1">
      <w:pPr>
        <w:spacing w:line="360" w:lineRule="auto"/>
        <w:rPr>
          <w:rFonts w:ascii="Times" w:hAnsi="Times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tbl>
      <w:tblPr>
        <w:tblW w:w="902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020"/>
      </w:tblGrid>
      <w:tr w:rsidR="0059430E" w:rsidRPr="00A91335" w14:paraId="72C0473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624899D" w14:textId="7E6C418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fter a suicide attempt</w:t>
            </w:r>
          </w:p>
        </w:tc>
      </w:tr>
      <w:tr w:rsidR="0059430E" w:rsidRPr="00A91335" w14:paraId="1D2EBB2C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578FA7F" w14:textId="1A1C065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nother attempt to end [0,1] life</w:t>
            </w:r>
          </w:p>
        </w:tc>
      </w:tr>
      <w:tr w:rsidR="0059430E" w:rsidRPr="00A91335" w14:paraId="3E4D23A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4CF4314" w14:textId="402CB13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 xml:space="preserve">another </w:t>
            </w:r>
            <w:proofErr w:type="spellStart"/>
            <w:r>
              <w:rPr>
                <w:rFonts w:ascii="Palatino" w:hAnsi="Palatino"/>
                <w:color w:val="000000"/>
                <w:sz w:val="16"/>
                <w:szCs w:val="16"/>
              </w:rPr>
              <w:t>sucid</w:t>
            </w:r>
            <w:proofErr w:type="spellEnd"/>
            <w:r>
              <w:rPr>
                <w:rFonts w:ascii="Palatino" w:hAnsi="Palatino"/>
                <w:color w:val="000000"/>
                <w:sz w:val="16"/>
                <w:szCs w:val="16"/>
              </w:rPr>
              <w:t>[e/al] attempt</w:t>
            </w:r>
          </w:p>
        </w:tc>
      </w:tr>
      <w:tr w:rsidR="0059430E" w:rsidRPr="00A91335" w14:paraId="266F973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05E22F3" w14:textId="0D96805E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at self-harm</w:t>
            </w:r>
          </w:p>
        </w:tc>
      </w:tr>
      <w:tr w:rsidR="0059430E" w:rsidRPr="00A91335" w14:paraId="5847CA7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2094278" w14:textId="61C7484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on [his/her] life</w:t>
            </w:r>
          </w:p>
        </w:tc>
      </w:tr>
      <w:tr w:rsidR="0059430E" w:rsidRPr="00A91335" w14:paraId="2B05113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52FEF88" w14:textId="352C932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to commit suicide</w:t>
            </w:r>
          </w:p>
        </w:tc>
      </w:tr>
      <w:tr w:rsidR="0059430E" w:rsidRPr="00A91335" w14:paraId="6F52CAF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C735362" w14:textId="0A15097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to suicide</w:t>
            </w:r>
          </w:p>
        </w:tc>
      </w:tr>
      <w:tr w:rsidR="0059430E" w:rsidRPr="00A91335" w14:paraId="20B4CFD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6414304" w14:textId="6419081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</w:t>
            </w:r>
            <w:proofErr w:type="spellStart"/>
            <w:r>
              <w:rPr>
                <w:rFonts w:ascii="Palatino" w:hAnsi="Palatino"/>
                <w:color w:val="000000"/>
                <w:sz w:val="16"/>
                <w:szCs w:val="16"/>
              </w:rPr>
              <w:t>ed</w:t>
            </w:r>
            <w:proofErr w:type="spellEnd"/>
            <w:r>
              <w:rPr>
                <w:rFonts w:ascii="Palatino" w:hAnsi="Palatino"/>
                <w:color w:val="000000"/>
                <w:sz w:val="16"/>
                <w:szCs w:val="16"/>
              </w:rPr>
              <w:t>] suicide</w:t>
            </w:r>
          </w:p>
        </w:tc>
      </w:tr>
      <w:tr w:rsidR="0059430E" w:rsidRPr="00A91335" w14:paraId="42705CA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3962759" w14:textId="2F57A5A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</w:t>
            </w:r>
            <w:proofErr w:type="spellStart"/>
            <w:r>
              <w:rPr>
                <w:rFonts w:ascii="Palatino" w:hAnsi="Palatino"/>
                <w:color w:val="000000"/>
                <w:sz w:val="16"/>
                <w:szCs w:val="16"/>
              </w:rPr>
              <w:t>ed</w:t>
            </w:r>
            <w:proofErr w:type="spellEnd"/>
            <w:r>
              <w:rPr>
                <w:rFonts w:ascii="Palatino" w:hAnsi="Palatino"/>
                <w:color w:val="000000"/>
                <w:sz w:val="16"/>
                <w:szCs w:val="16"/>
              </w:rPr>
              <w:t>] to commit suicide</w:t>
            </w:r>
          </w:p>
        </w:tc>
      </w:tr>
      <w:tr w:rsidR="0059430E" w:rsidRPr="00A91335" w14:paraId="72AFE43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B9FF611" w14:textId="507BE9D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</w:t>
            </w:r>
            <w:proofErr w:type="spellStart"/>
            <w:r>
              <w:rPr>
                <w:rFonts w:ascii="Palatino" w:hAnsi="Palatino"/>
                <w:color w:val="000000"/>
                <w:sz w:val="16"/>
                <w:szCs w:val="16"/>
              </w:rPr>
              <w:t>ed</w:t>
            </w:r>
            <w:proofErr w:type="spellEnd"/>
            <w:r>
              <w:rPr>
                <w:rFonts w:ascii="Palatino" w:hAnsi="Palatino"/>
                <w:color w:val="000000"/>
                <w:sz w:val="16"/>
                <w:szCs w:val="16"/>
              </w:rPr>
              <w:t>] to end [his/her] life</w:t>
            </w:r>
          </w:p>
        </w:tc>
      </w:tr>
      <w:tr w:rsidR="0059430E" w:rsidRPr="00A91335" w14:paraId="32D124F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0D3A797" w14:textId="3CC5B61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s] [1, 4] suicide</w:t>
            </w:r>
          </w:p>
        </w:tc>
      </w:tr>
      <w:tr w:rsidR="0059430E" w:rsidRPr="00A91335" w14:paraId="6FED6CB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C8330A2" w14:textId="07E76EE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ed to kill [him/her] self</w:t>
            </w:r>
          </w:p>
        </w:tc>
      </w:tr>
      <w:tr w:rsidR="0059430E" w:rsidRPr="00A91335" w14:paraId="4036497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270E60E" w14:textId="5496E9B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ed to take [his/her] life</w:t>
            </w:r>
          </w:p>
        </w:tc>
      </w:tr>
      <w:tr w:rsidR="0059430E" w:rsidRPr="00A91335" w14:paraId="0C17BFD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DADB578" w14:textId="3C8FE73E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depression with suicide attempt</w:t>
            </w:r>
          </w:p>
        </w:tc>
      </w:tr>
      <w:tr w:rsidR="0059430E" w:rsidRPr="00A91335" w14:paraId="5C555A9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6288A7C" w14:textId="77A71B5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ailed suicid[e/al] attempt</w:t>
            </w:r>
          </w:p>
        </w:tc>
      </w:tr>
      <w:tr w:rsidR="0059430E" w:rsidRPr="00A91335" w14:paraId="3BEE036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18023E6" w14:textId="60D11FC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irst attempt at [his/her] life</w:t>
            </w:r>
          </w:p>
        </w:tc>
      </w:tr>
      <w:tr w:rsidR="0059430E" w:rsidRPr="00A91335" w14:paraId="7FD8FE7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5044507" w14:textId="51BC746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ollowing [his/her] suicid[e/al] attempt</w:t>
            </w:r>
          </w:p>
        </w:tc>
      </w:tr>
      <w:tr w:rsidR="0059430E" w:rsidRPr="00A91335" w14:paraId="4E116E8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2A84FFD" w14:textId="45CA50D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ollowing a suicide attempt</w:t>
            </w:r>
          </w:p>
        </w:tc>
      </w:tr>
      <w:tr w:rsidR="0059430E" w:rsidRPr="00A91335" w14:paraId="75FC4CC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F2F55D3" w14:textId="6B195E6E" w:rsidR="0059430E" w:rsidRDefault="0059430E" w:rsidP="00007ACE">
            <w:pPr>
              <w:contextualSpacing/>
              <w:rPr>
                <w:rFonts w:ascii="Palatino" w:hAnsi="Palatino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[he/she] jumped off a bridge</w:t>
            </w:r>
          </w:p>
        </w:tc>
      </w:tr>
      <w:tr w:rsidR="0059430E" w:rsidRPr="00A91335" w14:paraId="7D3509A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DC943A7" w14:textId="7D8CDFA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his suicide attempt was not successful</w:t>
            </w:r>
          </w:p>
        </w:tc>
      </w:tr>
      <w:tr w:rsidR="0059430E" w:rsidRPr="00A91335" w14:paraId="4240F70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6C0170B" w14:textId="206D4B2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history of suicide attempt[s]</w:t>
            </w:r>
          </w:p>
        </w:tc>
      </w:tr>
      <w:tr w:rsidR="0059430E" w:rsidRPr="00A91335" w14:paraId="2768C3A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150E4DD" w14:textId="1BE8310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in an attempt to kill [him/her] self</w:t>
            </w:r>
          </w:p>
        </w:tc>
      </w:tr>
      <w:tr w:rsidR="0059430E" w:rsidRPr="00A91335" w14:paraId="649BB45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926E7E8" w14:textId="35AE36B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motor</w:t>
            </w:r>
          </w:p>
        </w:tc>
      </w:tr>
      <w:tr w:rsidR="0059430E" w:rsidRPr="00A91335" w14:paraId="1E04C42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462D150" w14:textId="7776859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moving</w:t>
            </w:r>
          </w:p>
        </w:tc>
      </w:tr>
      <w:tr w:rsidR="0059430E" w:rsidRPr="00A91335" w14:paraId="636025E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7E4E634" w14:textId="18EED92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traffic</w:t>
            </w:r>
          </w:p>
        </w:tc>
      </w:tr>
      <w:tr w:rsidR="0059430E" w:rsidRPr="00A91335" w14:paraId="394CB565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A9B77B8" w14:textId="1E0D7FF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vehicles</w:t>
            </w:r>
          </w:p>
        </w:tc>
      </w:tr>
      <w:tr w:rsidR="0059430E" w:rsidRPr="00A91335" w14:paraId="45BCDA0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ED7BEBB" w14:textId="06F2F58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next time [he/she] attempts suicide</w:t>
            </w:r>
          </w:p>
        </w:tc>
      </w:tr>
      <w:tr w:rsidR="0059430E" w:rsidRPr="00A91335" w14:paraId="3E536B9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5A7B839" w14:textId="2153C764" w:rsidR="0059430E" w:rsidRDefault="0059430E" w:rsidP="00007ACE">
            <w:pPr>
              <w:contextualSpacing/>
              <w:rPr>
                <w:rFonts w:ascii="Palatino" w:hAnsi="Palatino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[number] suicid[e/al] attempt[s]</w:t>
            </w:r>
          </w:p>
        </w:tc>
      </w:tr>
      <w:tr w:rsidR="0059430E" w:rsidRPr="00A91335" w14:paraId="3853328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90462E7" w14:textId="31C325B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by</w:t>
            </w:r>
          </w:p>
        </w:tc>
      </w:tr>
      <w:tr w:rsidR="0059430E" w:rsidRPr="00A91335" w14:paraId="2B1A7A6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AC538A1" w14:textId="268AFB9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to</w:t>
            </w:r>
          </w:p>
        </w:tc>
      </w:tr>
      <w:tr w:rsidR="0059430E" w:rsidRPr="00A91335" w14:paraId="22204013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1D70D26" w14:textId="3CE240A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to take [0,1] life</w:t>
            </w:r>
          </w:p>
        </w:tc>
      </w:tr>
      <w:tr w:rsidR="0059430E" w:rsidRPr="00A91335" w14:paraId="1D2C081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A46E780" w14:textId="4ED6D8A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hot [him/her]self</w:t>
            </w:r>
          </w:p>
        </w:tc>
      </w:tr>
      <w:tr w:rsidR="0059430E" w:rsidRPr="00A91335" w14:paraId="43176AE5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D3F5E74" w14:textId="234248ED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[0,3] attempt[s]</w:t>
            </w:r>
          </w:p>
        </w:tc>
      </w:tr>
      <w:tr w:rsidR="0059430E" w:rsidRPr="00A91335" w14:paraId="0A8702F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46CBC76" w14:textId="40F45FC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 due to depression</w:t>
            </w:r>
          </w:p>
        </w:tc>
      </w:tr>
      <w:tr w:rsidR="0059430E" w:rsidRPr="00A91335" w14:paraId="287B668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88885A1" w14:textId="7A0BFBA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 was not successful</w:t>
            </w:r>
          </w:p>
        </w:tc>
      </w:tr>
      <w:tr w:rsidR="0059430E" w:rsidRPr="00A91335" w14:paraId="5AC99BE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1191865" w14:textId="38C35BF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[s]</w:t>
            </w:r>
          </w:p>
        </w:tc>
      </w:tr>
      <w:tr w:rsidR="0059430E" w:rsidRPr="00A91335" w14:paraId="29759DA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36DE1A1" w14:textId="39ABE21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behaviour</w:t>
            </w:r>
          </w:p>
        </w:tc>
      </w:tr>
      <w:tr w:rsidR="0059430E" w:rsidRPr="00A91335" w14:paraId="76EEA154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02CEF8C" w14:textId="120D00D2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gesture</w:t>
            </w:r>
          </w:p>
        </w:tc>
      </w:tr>
      <w:tr w:rsidR="0059430E" w:rsidRPr="00A91335" w14:paraId="693136C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BAFFAB1" w14:textId="17E52CD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e attempt age [Number]</w:t>
            </w:r>
          </w:p>
        </w:tc>
      </w:tr>
      <w:tr w:rsidR="0059430E" w:rsidRPr="00A91335" w14:paraId="1163245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00F98BC" w14:textId="4DF50E1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e attempt failed</w:t>
            </w:r>
          </w:p>
        </w:tc>
      </w:tr>
      <w:tr w:rsidR="0059430E" w:rsidRPr="00A91335" w14:paraId="1E1EE2F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376C2E0" w14:textId="4D29683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firearm to self</w:t>
            </w:r>
          </w:p>
        </w:tc>
      </w:tr>
      <w:tr w:rsidR="0059430E" w:rsidRPr="00A91335" w14:paraId="7618B75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1F60489" w14:textId="48909944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gun to self</w:t>
            </w:r>
          </w:p>
        </w:tc>
      </w:tr>
      <w:tr w:rsidR="0059430E" w:rsidRPr="00A91335" w14:paraId="494D54A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D3E4798" w14:textId="6E54ACE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handgun to self</w:t>
            </w:r>
          </w:p>
        </w:tc>
      </w:tr>
      <w:tr w:rsidR="0059430E" w:rsidRPr="00A91335" w14:paraId="10C569C4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6B67579" w14:textId="4179122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 xml:space="preserve">took knife to self </w:t>
            </w:r>
          </w:p>
        </w:tc>
      </w:tr>
      <w:tr w:rsidR="0059430E" w:rsidRPr="00A91335" w14:paraId="7C5D14D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07750A2" w14:textId="5CBA108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rifle to self</w:t>
            </w:r>
          </w:p>
        </w:tc>
      </w:tr>
      <w:tr w:rsidR="0059430E" w:rsidRPr="00A91335" w14:paraId="52AFA10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9F47816" w14:textId="6919B56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drown [him/her]self</w:t>
            </w:r>
          </w:p>
        </w:tc>
      </w:tr>
      <w:tr w:rsidR="0059430E" w:rsidRPr="00A91335" w14:paraId="6243041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6C297B6" w14:textId="1A513BDD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end [his/her] life</w:t>
            </w:r>
          </w:p>
        </w:tc>
      </w:tr>
      <w:tr w:rsidR="0059430E" w:rsidRPr="00A91335" w14:paraId="030BEEE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0010AE6" w14:textId="3972420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hang [him/her]self</w:t>
            </w:r>
          </w:p>
        </w:tc>
      </w:tr>
      <w:tr w:rsidR="0059430E" w:rsidRPr="00A91335" w14:paraId="45C266B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BD8C31F" w14:textId="6F5C285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kill [him / her] self</w:t>
            </w:r>
          </w:p>
        </w:tc>
      </w:tr>
      <w:tr w:rsidR="0059430E" w:rsidRPr="00A91335" w14:paraId="78E3A54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DEC2F69" w14:textId="3D83651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shoot [him/her] self</w:t>
            </w:r>
          </w:p>
        </w:tc>
      </w:tr>
      <w:tr w:rsidR="0059430E" w:rsidRPr="00A91335" w14:paraId="38E0022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049C38E" w14:textId="74CB2ADA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take [his/her]life</w:t>
            </w:r>
          </w:p>
        </w:tc>
      </w:tr>
      <w:tr w:rsidR="0059430E" w:rsidRPr="00A91335" w14:paraId="522BD93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4BFEE76" w14:textId="3137F02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motor</w:t>
            </w:r>
          </w:p>
        </w:tc>
      </w:tr>
      <w:tr w:rsidR="0059430E" w:rsidRPr="00A91335" w14:paraId="05EF58A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739F816" w14:textId="4A058EF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moving</w:t>
            </w:r>
          </w:p>
        </w:tc>
      </w:tr>
      <w:tr w:rsidR="0059430E" w:rsidRPr="00A91335" w14:paraId="20B84ED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A28F7D4" w14:textId="52498DEA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traffic</w:t>
            </w:r>
          </w:p>
        </w:tc>
      </w:tr>
      <w:tr w:rsidR="0059430E" w:rsidRPr="00A91335" w14:paraId="6EA9071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FDFFAE6" w14:textId="6AD6261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vehicles</w:t>
            </w:r>
          </w:p>
        </w:tc>
      </w:tr>
    </w:tbl>
    <w:p w14:paraId="4CD3EF2E" w14:textId="77777777" w:rsidR="00BE5CEA" w:rsidRDefault="00BE5CEA" w:rsidP="00267898">
      <w:pPr>
        <w:jc w:val="both"/>
        <w:rPr>
          <w:rFonts w:ascii="Times" w:hAnsi="Times"/>
          <w:b/>
          <w:sz w:val="20"/>
          <w:szCs w:val="20"/>
        </w:rPr>
      </w:pPr>
    </w:p>
    <w:p w14:paraId="7BCB8F56" w14:textId="604EA1F6" w:rsidR="00BE5CEA" w:rsidRDefault="00BE5CEA">
      <w:pPr>
        <w:rPr>
          <w:rFonts w:ascii="Times" w:hAnsi="Times"/>
          <w:b/>
          <w:sz w:val="20"/>
          <w:szCs w:val="20"/>
        </w:rPr>
      </w:pPr>
    </w:p>
    <w:sectPr w:rsidR="00BE5CEA" w:rsidSect="00314FC2">
      <w:footerReference w:type="even" r:id="rId9"/>
      <w:footerReference w:type="default" r:id="rId10"/>
      <w:type w:val="continuous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9580E37" w14:textId="77777777" w:rsidR="0042077C" w:rsidRDefault="0042077C" w:rsidP="00150D03">
      <w:r>
        <w:separator/>
      </w:r>
    </w:p>
  </w:endnote>
  <w:endnote w:type="continuationSeparator" w:id="0">
    <w:p w14:paraId="530845CA" w14:textId="77777777" w:rsidR="0042077C" w:rsidRDefault="0042077C" w:rsidP="00150D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Palatino">
    <w:panose1 w:val="00000000000000000000"/>
    <w:charset w:val="00"/>
    <w:family w:val="auto"/>
    <w:pitch w:val="variable"/>
    <w:sig w:usb0="A00002FF" w:usb1="7800205A" w:usb2="14600000" w:usb3="00000000" w:csb0="00000193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88BEB8" w14:textId="77777777" w:rsidR="00C2756F" w:rsidRDefault="00C2756F" w:rsidP="008C20D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8A928A2" w14:textId="77777777" w:rsidR="00C2756F" w:rsidRDefault="00C2756F" w:rsidP="00150D0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29EAAB" w14:textId="77777777" w:rsidR="00C2756F" w:rsidRDefault="00C2756F" w:rsidP="008C20D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55CC2">
      <w:rPr>
        <w:rStyle w:val="PageNumber"/>
        <w:noProof/>
      </w:rPr>
      <w:t>1</w:t>
    </w:r>
    <w:r>
      <w:rPr>
        <w:rStyle w:val="PageNumber"/>
      </w:rPr>
      <w:fldChar w:fldCharType="end"/>
    </w:r>
  </w:p>
  <w:p w14:paraId="379848B4" w14:textId="77777777" w:rsidR="00C2756F" w:rsidRDefault="00C2756F" w:rsidP="00150D0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03B8EB9" w14:textId="77777777" w:rsidR="0042077C" w:rsidRDefault="0042077C" w:rsidP="00150D03">
      <w:r>
        <w:separator/>
      </w:r>
    </w:p>
  </w:footnote>
  <w:footnote w:type="continuationSeparator" w:id="0">
    <w:p w14:paraId="79476B3B" w14:textId="77777777" w:rsidR="0042077C" w:rsidRDefault="0042077C" w:rsidP="00150D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A77D89"/>
    <w:multiLevelType w:val="hybridMultilevel"/>
    <w:tmpl w:val="C890D2EC"/>
    <w:lvl w:ilvl="0" w:tplc="9F2A7F1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EB386B"/>
    <w:multiLevelType w:val="hybridMultilevel"/>
    <w:tmpl w:val="529483E6"/>
    <w:lvl w:ilvl="0" w:tplc="9D5679B4">
      <w:start w:val="1"/>
      <w:numFmt w:val="bullet"/>
      <w:lvlText w:val="-"/>
      <w:lvlJc w:val="left"/>
      <w:pPr>
        <w:ind w:left="720" w:hanging="360"/>
      </w:pPr>
      <w:rPr>
        <w:rFonts w:ascii="Times" w:eastAsiaTheme="minorHAnsi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72E1C73"/>
    <w:multiLevelType w:val="hybridMultilevel"/>
    <w:tmpl w:val="638EDA7A"/>
    <w:lvl w:ilvl="0" w:tplc="296EADD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A5E5723"/>
    <w:multiLevelType w:val="hybridMultilevel"/>
    <w:tmpl w:val="BEDEF4CC"/>
    <w:lvl w:ilvl="0" w:tplc="407C214C">
      <w:start w:val="1"/>
      <w:numFmt w:val="lowerRoman"/>
      <w:lvlText w:val="%1)"/>
      <w:lvlJc w:val="left"/>
      <w:pPr>
        <w:ind w:left="160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960" w:hanging="360"/>
      </w:pPr>
    </w:lvl>
    <w:lvl w:ilvl="2" w:tplc="0409001B" w:tentative="1">
      <w:start w:val="1"/>
      <w:numFmt w:val="lowerRoman"/>
      <w:lvlText w:val="%3."/>
      <w:lvlJc w:val="right"/>
      <w:pPr>
        <w:ind w:left="2680" w:hanging="180"/>
      </w:pPr>
    </w:lvl>
    <w:lvl w:ilvl="3" w:tplc="0409000F" w:tentative="1">
      <w:start w:val="1"/>
      <w:numFmt w:val="decimal"/>
      <w:lvlText w:val="%4."/>
      <w:lvlJc w:val="left"/>
      <w:pPr>
        <w:ind w:left="3400" w:hanging="360"/>
      </w:pPr>
    </w:lvl>
    <w:lvl w:ilvl="4" w:tplc="04090019" w:tentative="1">
      <w:start w:val="1"/>
      <w:numFmt w:val="lowerLetter"/>
      <w:lvlText w:val="%5."/>
      <w:lvlJc w:val="left"/>
      <w:pPr>
        <w:ind w:left="4120" w:hanging="360"/>
      </w:pPr>
    </w:lvl>
    <w:lvl w:ilvl="5" w:tplc="0409001B" w:tentative="1">
      <w:start w:val="1"/>
      <w:numFmt w:val="lowerRoman"/>
      <w:lvlText w:val="%6."/>
      <w:lvlJc w:val="right"/>
      <w:pPr>
        <w:ind w:left="4840" w:hanging="180"/>
      </w:pPr>
    </w:lvl>
    <w:lvl w:ilvl="6" w:tplc="0409000F" w:tentative="1">
      <w:start w:val="1"/>
      <w:numFmt w:val="decimal"/>
      <w:lvlText w:val="%7."/>
      <w:lvlJc w:val="left"/>
      <w:pPr>
        <w:ind w:left="5560" w:hanging="360"/>
      </w:pPr>
    </w:lvl>
    <w:lvl w:ilvl="7" w:tplc="04090019" w:tentative="1">
      <w:start w:val="1"/>
      <w:numFmt w:val="lowerLetter"/>
      <w:lvlText w:val="%8."/>
      <w:lvlJc w:val="left"/>
      <w:pPr>
        <w:ind w:left="6280" w:hanging="360"/>
      </w:pPr>
    </w:lvl>
    <w:lvl w:ilvl="8" w:tplc="0409001B" w:tentative="1">
      <w:start w:val="1"/>
      <w:numFmt w:val="lowerRoman"/>
      <w:lvlText w:val="%9."/>
      <w:lvlJc w:val="right"/>
      <w:pPr>
        <w:ind w:left="7000" w:hanging="180"/>
      </w:pPr>
    </w:lvl>
  </w:abstractNum>
  <w:abstractNum w:abstractNumId="4">
    <w:nsid w:val="12226322"/>
    <w:multiLevelType w:val="hybridMultilevel"/>
    <w:tmpl w:val="BD643F90"/>
    <w:lvl w:ilvl="0" w:tplc="426A4D10">
      <w:start w:val="1"/>
      <w:numFmt w:val="upp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A903D10"/>
    <w:multiLevelType w:val="hybridMultilevel"/>
    <w:tmpl w:val="0E6824EA"/>
    <w:lvl w:ilvl="0" w:tplc="947E3E3C">
      <w:start w:val="1"/>
      <w:numFmt w:val="lowerRoman"/>
      <w:lvlText w:val="%1)"/>
      <w:lvlJc w:val="left"/>
      <w:pPr>
        <w:ind w:left="1080" w:hanging="72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B8B62C2"/>
    <w:multiLevelType w:val="multilevel"/>
    <w:tmpl w:val="D02E0E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242B2FB5"/>
    <w:multiLevelType w:val="hybridMultilevel"/>
    <w:tmpl w:val="395000AC"/>
    <w:lvl w:ilvl="0" w:tplc="18305C7E">
      <w:start w:val="1"/>
      <w:numFmt w:val="lowerRoman"/>
      <w:lvlText w:val="%1)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C223DEF"/>
    <w:multiLevelType w:val="hybridMultilevel"/>
    <w:tmpl w:val="98CE8282"/>
    <w:lvl w:ilvl="0" w:tplc="2A54636C">
      <w:start w:val="1"/>
      <w:numFmt w:val="bullet"/>
      <w:lvlText w:val="-"/>
      <w:lvlJc w:val="left"/>
      <w:pPr>
        <w:ind w:left="720" w:hanging="360"/>
      </w:pPr>
      <w:rPr>
        <w:rFonts w:ascii="Times" w:eastAsiaTheme="minorHAnsi" w:hAnsi="Times" w:cs="Times" w:hint="default"/>
        <w:i/>
        <w:sz w:val="2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F04464C"/>
    <w:multiLevelType w:val="hybridMultilevel"/>
    <w:tmpl w:val="6C4E517E"/>
    <w:lvl w:ilvl="0" w:tplc="26422FBA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4686388D"/>
    <w:multiLevelType w:val="hybridMultilevel"/>
    <w:tmpl w:val="68061CC0"/>
    <w:lvl w:ilvl="0" w:tplc="226ABE7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41042F8"/>
    <w:multiLevelType w:val="hybridMultilevel"/>
    <w:tmpl w:val="0BA86DEE"/>
    <w:lvl w:ilvl="0" w:tplc="04188BDC">
      <w:start w:val="1"/>
      <w:numFmt w:val="lowerRoman"/>
      <w:lvlText w:val="%1)"/>
      <w:lvlJc w:val="left"/>
      <w:pPr>
        <w:ind w:left="1275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35" w:hanging="360"/>
      </w:pPr>
    </w:lvl>
    <w:lvl w:ilvl="2" w:tplc="0409001B" w:tentative="1">
      <w:start w:val="1"/>
      <w:numFmt w:val="lowerRoman"/>
      <w:lvlText w:val="%3."/>
      <w:lvlJc w:val="right"/>
      <w:pPr>
        <w:ind w:left="2355" w:hanging="180"/>
      </w:pPr>
    </w:lvl>
    <w:lvl w:ilvl="3" w:tplc="0409000F" w:tentative="1">
      <w:start w:val="1"/>
      <w:numFmt w:val="decimal"/>
      <w:lvlText w:val="%4."/>
      <w:lvlJc w:val="left"/>
      <w:pPr>
        <w:ind w:left="3075" w:hanging="360"/>
      </w:pPr>
    </w:lvl>
    <w:lvl w:ilvl="4" w:tplc="04090019" w:tentative="1">
      <w:start w:val="1"/>
      <w:numFmt w:val="lowerLetter"/>
      <w:lvlText w:val="%5."/>
      <w:lvlJc w:val="left"/>
      <w:pPr>
        <w:ind w:left="3795" w:hanging="360"/>
      </w:pPr>
    </w:lvl>
    <w:lvl w:ilvl="5" w:tplc="0409001B" w:tentative="1">
      <w:start w:val="1"/>
      <w:numFmt w:val="lowerRoman"/>
      <w:lvlText w:val="%6."/>
      <w:lvlJc w:val="right"/>
      <w:pPr>
        <w:ind w:left="4515" w:hanging="180"/>
      </w:pPr>
    </w:lvl>
    <w:lvl w:ilvl="6" w:tplc="0409000F" w:tentative="1">
      <w:start w:val="1"/>
      <w:numFmt w:val="decimal"/>
      <w:lvlText w:val="%7."/>
      <w:lvlJc w:val="left"/>
      <w:pPr>
        <w:ind w:left="5235" w:hanging="360"/>
      </w:pPr>
    </w:lvl>
    <w:lvl w:ilvl="7" w:tplc="04090019" w:tentative="1">
      <w:start w:val="1"/>
      <w:numFmt w:val="lowerLetter"/>
      <w:lvlText w:val="%8."/>
      <w:lvlJc w:val="left"/>
      <w:pPr>
        <w:ind w:left="5955" w:hanging="360"/>
      </w:pPr>
    </w:lvl>
    <w:lvl w:ilvl="8" w:tplc="0409001B" w:tentative="1">
      <w:start w:val="1"/>
      <w:numFmt w:val="lowerRoman"/>
      <w:lvlText w:val="%9."/>
      <w:lvlJc w:val="right"/>
      <w:pPr>
        <w:ind w:left="6675" w:hanging="180"/>
      </w:pPr>
    </w:lvl>
  </w:abstractNum>
  <w:abstractNum w:abstractNumId="12">
    <w:nsid w:val="64C93466"/>
    <w:multiLevelType w:val="hybridMultilevel"/>
    <w:tmpl w:val="4B00A73E"/>
    <w:lvl w:ilvl="0" w:tplc="B8FC2AEE">
      <w:start w:val="1"/>
      <w:numFmt w:val="lowerRoman"/>
      <w:lvlText w:val="%1)"/>
      <w:lvlJc w:val="left"/>
      <w:pPr>
        <w:ind w:left="1429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>
    <w:nsid w:val="67532A5A"/>
    <w:multiLevelType w:val="hybridMultilevel"/>
    <w:tmpl w:val="3330040E"/>
    <w:lvl w:ilvl="0" w:tplc="5B8C9F7E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3566C24"/>
    <w:multiLevelType w:val="hybridMultilevel"/>
    <w:tmpl w:val="DD5C8B92"/>
    <w:lvl w:ilvl="0" w:tplc="6F766E10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73914D42"/>
    <w:multiLevelType w:val="hybridMultilevel"/>
    <w:tmpl w:val="4830D6A2"/>
    <w:lvl w:ilvl="0" w:tplc="26169B3E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7651599E"/>
    <w:multiLevelType w:val="hybridMultilevel"/>
    <w:tmpl w:val="0E6824EA"/>
    <w:lvl w:ilvl="0" w:tplc="947E3E3C">
      <w:start w:val="1"/>
      <w:numFmt w:val="lowerRoman"/>
      <w:lvlText w:val="%1)"/>
      <w:lvlJc w:val="left"/>
      <w:pPr>
        <w:ind w:left="1080" w:hanging="72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F25795"/>
    <w:multiLevelType w:val="hybridMultilevel"/>
    <w:tmpl w:val="97564136"/>
    <w:lvl w:ilvl="0" w:tplc="F00A427A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7"/>
  </w:num>
  <w:num w:numId="2">
    <w:abstractNumId w:val="6"/>
  </w:num>
  <w:num w:numId="3">
    <w:abstractNumId w:val="7"/>
  </w:num>
  <w:num w:numId="4">
    <w:abstractNumId w:val="15"/>
  </w:num>
  <w:num w:numId="5">
    <w:abstractNumId w:val="0"/>
  </w:num>
  <w:num w:numId="6">
    <w:abstractNumId w:val="4"/>
  </w:num>
  <w:num w:numId="7">
    <w:abstractNumId w:val="11"/>
  </w:num>
  <w:num w:numId="8">
    <w:abstractNumId w:val="9"/>
  </w:num>
  <w:num w:numId="9">
    <w:abstractNumId w:val="3"/>
  </w:num>
  <w:num w:numId="10">
    <w:abstractNumId w:val="10"/>
  </w:num>
  <w:num w:numId="11">
    <w:abstractNumId w:val="16"/>
  </w:num>
  <w:num w:numId="12">
    <w:abstractNumId w:val="5"/>
  </w:num>
  <w:num w:numId="13">
    <w:abstractNumId w:val="12"/>
  </w:num>
  <w:num w:numId="14">
    <w:abstractNumId w:val="14"/>
  </w:num>
  <w:num w:numId="15">
    <w:abstractNumId w:val="8"/>
  </w:num>
  <w:num w:numId="16">
    <w:abstractNumId w:val="1"/>
  </w:num>
  <w:num w:numId="17">
    <w:abstractNumId w:val="1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238F"/>
    <w:rsid w:val="000002FD"/>
    <w:rsid w:val="00000995"/>
    <w:rsid w:val="00002F7D"/>
    <w:rsid w:val="00003EF9"/>
    <w:rsid w:val="00004DE0"/>
    <w:rsid w:val="0000598A"/>
    <w:rsid w:val="00006BD0"/>
    <w:rsid w:val="00010578"/>
    <w:rsid w:val="00011EEF"/>
    <w:rsid w:val="00012BC2"/>
    <w:rsid w:val="00012D59"/>
    <w:rsid w:val="00013EB0"/>
    <w:rsid w:val="00015CBE"/>
    <w:rsid w:val="0001613E"/>
    <w:rsid w:val="000201DE"/>
    <w:rsid w:val="00021187"/>
    <w:rsid w:val="00022695"/>
    <w:rsid w:val="00023416"/>
    <w:rsid w:val="00024717"/>
    <w:rsid w:val="000253E1"/>
    <w:rsid w:val="0002567E"/>
    <w:rsid w:val="000258D2"/>
    <w:rsid w:val="00025A9C"/>
    <w:rsid w:val="0002694C"/>
    <w:rsid w:val="00026EC7"/>
    <w:rsid w:val="00027B07"/>
    <w:rsid w:val="00030094"/>
    <w:rsid w:val="00032786"/>
    <w:rsid w:val="00032ED0"/>
    <w:rsid w:val="00034A83"/>
    <w:rsid w:val="00034C5D"/>
    <w:rsid w:val="000357BE"/>
    <w:rsid w:val="00036855"/>
    <w:rsid w:val="00037223"/>
    <w:rsid w:val="000376CA"/>
    <w:rsid w:val="00037B0C"/>
    <w:rsid w:val="000407C0"/>
    <w:rsid w:val="000444A5"/>
    <w:rsid w:val="000446FB"/>
    <w:rsid w:val="00044A9D"/>
    <w:rsid w:val="000458A0"/>
    <w:rsid w:val="00045982"/>
    <w:rsid w:val="00045E5E"/>
    <w:rsid w:val="00047359"/>
    <w:rsid w:val="000475FA"/>
    <w:rsid w:val="000478F7"/>
    <w:rsid w:val="00047B81"/>
    <w:rsid w:val="00047C04"/>
    <w:rsid w:val="000506A5"/>
    <w:rsid w:val="000512D9"/>
    <w:rsid w:val="00051C24"/>
    <w:rsid w:val="00053A9B"/>
    <w:rsid w:val="00053F52"/>
    <w:rsid w:val="00054459"/>
    <w:rsid w:val="00055482"/>
    <w:rsid w:val="000555E3"/>
    <w:rsid w:val="0005621F"/>
    <w:rsid w:val="0006030E"/>
    <w:rsid w:val="0006041D"/>
    <w:rsid w:val="00060F3C"/>
    <w:rsid w:val="00064854"/>
    <w:rsid w:val="00064D75"/>
    <w:rsid w:val="000656FF"/>
    <w:rsid w:val="000657EA"/>
    <w:rsid w:val="000670A1"/>
    <w:rsid w:val="000703F3"/>
    <w:rsid w:val="0007093C"/>
    <w:rsid w:val="000716A1"/>
    <w:rsid w:val="00071CB9"/>
    <w:rsid w:val="00072B29"/>
    <w:rsid w:val="000738A7"/>
    <w:rsid w:val="00073A58"/>
    <w:rsid w:val="000758CC"/>
    <w:rsid w:val="00076088"/>
    <w:rsid w:val="00076CAE"/>
    <w:rsid w:val="000775B8"/>
    <w:rsid w:val="00077E54"/>
    <w:rsid w:val="0008019A"/>
    <w:rsid w:val="000801C6"/>
    <w:rsid w:val="0008166A"/>
    <w:rsid w:val="00082530"/>
    <w:rsid w:val="00082FD0"/>
    <w:rsid w:val="000839D5"/>
    <w:rsid w:val="00084411"/>
    <w:rsid w:val="00085B25"/>
    <w:rsid w:val="00085F8B"/>
    <w:rsid w:val="0008605B"/>
    <w:rsid w:val="00086AB4"/>
    <w:rsid w:val="000874FA"/>
    <w:rsid w:val="00090383"/>
    <w:rsid w:val="000922D0"/>
    <w:rsid w:val="00093C47"/>
    <w:rsid w:val="000946BC"/>
    <w:rsid w:val="00094951"/>
    <w:rsid w:val="000950E2"/>
    <w:rsid w:val="00095A00"/>
    <w:rsid w:val="00096CCF"/>
    <w:rsid w:val="00096DAC"/>
    <w:rsid w:val="00096E30"/>
    <w:rsid w:val="00096FBA"/>
    <w:rsid w:val="00097C13"/>
    <w:rsid w:val="000A1275"/>
    <w:rsid w:val="000A18B2"/>
    <w:rsid w:val="000A250D"/>
    <w:rsid w:val="000A2C62"/>
    <w:rsid w:val="000A2DD7"/>
    <w:rsid w:val="000A3D1E"/>
    <w:rsid w:val="000A4ADE"/>
    <w:rsid w:val="000A5A81"/>
    <w:rsid w:val="000A6C13"/>
    <w:rsid w:val="000A7320"/>
    <w:rsid w:val="000A7FD2"/>
    <w:rsid w:val="000B00C2"/>
    <w:rsid w:val="000B01E1"/>
    <w:rsid w:val="000B067B"/>
    <w:rsid w:val="000B1062"/>
    <w:rsid w:val="000B1D9A"/>
    <w:rsid w:val="000B1DDC"/>
    <w:rsid w:val="000B2022"/>
    <w:rsid w:val="000B281C"/>
    <w:rsid w:val="000B36DD"/>
    <w:rsid w:val="000B4582"/>
    <w:rsid w:val="000B495F"/>
    <w:rsid w:val="000B5F5C"/>
    <w:rsid w:val="000B600D"/>
    <w:rsid w:val="000B66B3"/>
    <w:rsid w:val="000B709A"/>
    <w:rsid w:val="000B7954"/>
    <w:rsid w:val="000C05C4"/>
    <w:rsid w:val="000C0B4F"/>
    <w:rsid w:val="000C1337"/>
    <w:rsid w:val="000C14E9"/>
    <w:rsid w:val="000C1B03"/>
    <w:rsid w:val="000C1E46"/>
    <w:rsid w:val="000C2083"/>
    <w:rsid w:val="000C27F7"/>
    <w:rsid w:val="000C38F6"/>
    <w:rsid w:val="000C3CA0"/>
    <w:rsid w:val="000C57A4"/>
    <w:rsid w:val="000C696A"/>
    <w:rsid w:val="000D2822"/>
    <w:rsid w:val="000D51E8"/>
    <w:rsid w:val="000D51FC"/>
    <w:rsid w:val="000D6DBA"/>
    <w:rsid w:val="000D6FFC"/>
    <w:rsid w:val="000E04D1"/>
    <w:rsid w:val="000E170C"/>
    <w:rsid w:val="000E1DF7"/>
    <w:rsid w:val="000E2589"/>
    <w:rsid w:val="000E2C48"/>
    <w:rsid w:val="000E355C"/>
    <w:rsid w:val="000E650F"/>
    <w:rsid w:val="000E6F6B"/>
    <w:rsid w:val="000E78E3"/>
    <w:rsid w:val="000F1217"/>
    <w:rsid w:val="000F1C60"/>
    <w:rsid w:val="000F1DF7"/>
    <w:rsid w:val="000F20F7"/>
    <w:rsid w:val="000F2177"/>
    <w:rsid w:val="000F27F7"/>
    <w:rsid w:val="000F2889"/>
    <w:rsid w:val="000F2A61"/>
    <w:rsid w:val="000F2EFF"/>
    <w:rsid w:val="000F3C1B"/>
    <w:rsid w:val="000F4709"/>
    <w:rsid w:val="000F7A64"/>
    <w:rsid w:val="00100AE8"/>
    <w:rsid w:val="00101B4C"/>
    <w:rsid w:val="001027A7"/>
    <w:rsid w:val="00103970"/>
    <w:rsid w:val="0010619C"/>
    <w:rsid w:val="00106A26"/>
    <w:rsid w:val="001071D5"/>
    <w:rsid w:val="001073D1"/>
    <w:rsid w:val="0011051B"/>
    <w:rsid w:val="001106C6"/>
    <w:rsid w:val="00111037"/>
    <w:rsid w:val="00111381"/>
    <w:rsid w:val="0011186C"/>
    <w:rsid w:val="00112122"/>
    <w:rsid w:val="00113132"/>
    <w:rsid w:val="00113B4F"/>
    <w:rsid w:val="00115F48"/>
    <w:rsid w:val="0011672E"/>
    <w:rsid w:val="00116F50"/>
    <w:rsid w:val="001214CE"/>
    <w:rsid w:val="001217D8"/>
    <w:rsid w:val="00122241"/>
    <w:rsid w:val="00125894"/>
    <w:rsid w:val="00126789"/>
    <w:rsid w:val="00127F4D"/>
    <w:rsid w:val="001302D5"/>
    <w:rsid w:val="0013127A"/>
    <w:rsid w:val="00131571"/>
    <w:rsid w:val="00132211"/>
    <w:rsid w:val="00132901"/>
    <w:rsid w:val="00133C1C"/>
    <w:rsid w:val="0013537F"/>
    <w:rsid w:val="00136704"/>
    <w:rsid w:val="00136860"/>
    <w:rsid w:val="001373E0"/>
    <w:rsid w:val="00140460"/>
    <w:rsid w:val="00140C0A"/>
    <w:rsid w:val="00140C9B"/>
    <w:rsid w:val="001413C3"/>
    <w:rsid w:val="0014157C"/>
    <w:rsid w:val="0014320E"/>
    <w:rsid w:val="001439D7"/>
    <w:rsid w:val="00146FF9"/>
    <w:rsid w:val="00147861"/>
    <w:rsid w:val="001505CF"/>
    <w:rsid w:val="00150A78"/>
    <w:rsid w:val="00150D03"/>
    <w:rsid w:val="00151603"/>
    <w:rsid w:val="00151BA4"/>
    <w:rsid w:val="00152187"/>
    <w:rsid w:val="001552F4"/>
    <w:rsid w:val="00155BE5"/>
    <w:rsid w:val="00156464"/>
    <w:rsid w:val="00156AC5"/>
    <w:rsid w:val="00157EDC"/>
    <w:rsid w:val="00160BF3"/>
    <w:rsid w:val="0016125F"/>
    <w:rsid w:val="0016150D"/>
    <w:rsid w:val="0016173B"/>
    <w:rsid w:val="00162332"/>
    <w:rsid w:val="001623E1"/>
    <w:rsid w:val="0016287D"/>
    <w:rsid w:val="00163816"/>
    <w:rsid w:val="00164EAB"/>
    <w:rsid w:val="001653BA"/>
    <w:rsid w:val="001656A1"/>
    <w:rsid w:val="0016606F"/>
    <w:rsid w:val="00167A22"/>
    <w:rsid w:val="0017020E"/>
    <w:rsid w:val="001703E8"/>
    <w:rsid w:val="001715C6"/>
    <w:rsid w:val="0017372B"/>
    <w:rsid w:val="00174460"/>
    <w:rsid w:val="00175CBF"/>
    <w:rsid w:val="00180CA0"/>
    <w:rsid w:val="00181453"/>
    <w:rsid w:val="00182A90"/>
    <w:rsid w:val="00184729"/>
    <w:rsid w:val="00184F39"/>
    <w:rsid w:val="00187819"/>
    <w:rsid w:val="001879CB"/>
    <w:rsid w:val="0019291A"/>
    <w:rsid w:val="00193256"/>
    <w:rsid w:val="001946FA"/>
    <w:rsid w:val="00195066"/>
    <w:rsid w:val="00195A12"/>
    <w:rsid w:val="00196BE8"/>
    <w:rsid w:val="001A124A"/>
    <w:rsid w:val="001A1489"/>
    <w:rsid w:val="001A15E6"/>
    <w:rsid w:val="001A1B60"/>
    <w:rsid w:val="001A2F66"/>
    <w:rsid w:val="001A2F9E"/>
    <w:rsid w:val="001A30B4"/>
    <w:rsid w:val="001A31CB"/>
    <w:rsid w:val="001A38DF"/>
    <w:rsid w:val="001A3B92"/>
    <w:rsid w:val="001A3CB6"/>
    <w:rsid w:val="001A4A06"/>
    <w:rsid w:val="001A4B2F"/>
    <w:rsid w:val="001A4BA0"/>
    <w:rsid w:val="001A53EA"/>
    <w:rsid w:val="001A5DA0"/>
    <w:rsid w:val="001A5E68"/>
    <w:rsid w:val="001A5FED"/>
    <w:rsid w:val="001A64FB"/>
    <w:rsid w:val="001A6C4F"/>
    <w:rsid w:val="001A77A7"/>
    <w:rsid w:val="001B0E43"/>
    <w:rsid w:val="001B1A0B"/>
    <w:rsid w:val="001B25F2"/>
    <w:rsid w:val="001B41B6"/>
    <w:rsid w:val="001B42CF"/>
    <w:rsid w:val="001B4448"/>
    <w:rsid w:val="001B4F5D"/>
    <w:rsid w:val="001B7093"/>
    <w:rsid w:val="001C0DD8"/>
    <w:rsid w:val="001C0FEF"/>
    <w:rsid w:val="001C109A"/>
    <w:rsid w:val="001C16E0"/>
    <w:rsid w:val="001C1EA3"/>
    <w:rsid w:val="001C2451"/>
    <w:rsid w:val="001C2833"/>
    <w:rsid w:val="001C3615"/>
    <w:rsid w:val="001C42D4"/>
    <w:rsid w:val="001C47F9"/>
    <w:rsid w:val="001C71F3"/>
    <w:rsid w:val="001C746A"/>
    <w:rsid w:val="001C77EA"/>
    <w:rsid w:val="001D09B9"/>
    <w:rsid w:val="001D1A51"/>
    <w:rsid w:val="001D2C86"/>
    <w:rsid w:val="001D2E31"/>
    <w:rsid w:val="001D3ECD"/>
    <w:rsid w:val="001D3F5A"/>
    <w:rsid w:val="001D5C58"/>
    <w:rsid w:val="001D5CA1"/>
    <w:rsid w:val="001D5D18"/>
    <w:rsid w:val="001D7D8C"/>
    <w:rsid w:val="001E0173"/>
    <w:rsid w:val="001E063F"/>
    <w:rsid w:val="001E13D7"/>
    <w:rsid w:val="001E1F30"/>
    <w:rsid w:val="001E238F"/>
    <w:rsid w:val="001E3050"/>
    <w:rsid w:val="001E3202"/>
    <w:rsid w:val="001E3C3C"/>
    <w:rsid w:val="001E3D4D"/>
    <w:rsid w:val="001E418F"/>
    <w:rsid w:val="001E4FC1"/>
    <w:rsid w:val="001E656E"/>
    <w:rsid w:val="001E67F8"/>
    <w:rsid w:val="001F11F3"/>
    <w:rsid w:val="001F27D2"/>
    <w:rsid w:val="001F30B7"/>
    <w:rsid w:val="001F5E08"/>
    <w:rsid w:val="001F61E0"/>
    <w:rsid w:val="001F651F"/>
    <w:rsid w:val="001F6923"/>
    <w:rsid w:val="001F695B"/>
    <w:rsid w:val="001F7354"/>
    <w:rsid w:val="002006CE"/>
    <w:rsid w:val="00200B6E"/>
    <w:rsid w:val="00202E60"/>
    <w:rsid w:val="00203192"/>
    <w:rsid w:val="002041C7"/>
    <w:rsid w:val="002059ED"/>
    <w:rsid w:val="002063F2"/>
    <w:rsid w:val="0021040C"/>
    <w:rsid w:val="002108DE"/>
    <w:rsid w:val="00210903"/>
    <w:rsid w:val="00210A69"/>
    <w:rsid w:val="002143C2"/>
    <w:rsid w:val="00214E4C"/>
    <w:rsid w:val="002158AC"/>
    <w:rsid w:val="002158B4"/>
    <w:rsid w:val="00216171"/>
    <w:rsid w:val="002171A4"/>
    <w:rsid w:val="00217B30"/>
    <w:rsid w:val="00217D10"/>
    <w:rsid w:val="0022006B"/>
    <w:rsid w:val="00220B90"/>
    <w:rsid w:val="00222064"/>
    <w:rsid w:val="00222D01"/>
    <w:rsid w:val="00222E87"/>
    <w:rsid w:val="00224FB6"/>
    <w:rsid w:val="002250B2"/>
    <w:rsid w:val="00225F30"/>
    <w:rsid w:val="00226AA0"/>
    <w:rsid w:val="00230D7F"/>
    <w:rsid w:val="0023107B"/>
    <w:rsid w:val="00231EF3"/>
    <w:rsid w:val="00232515"/>
    <w:rsid w:val="002328C2"/>
    <w:rsid w:val="0023467D"/>
    <w:rsid w:val="00236256"/>
    <w:rsid w:val="00237A2A"/>
    <w:rsid w:val="00240474"/>
    <w:rsid w:val="0024049D"/>
    <w:rsid w:val="00241221"/>
    <w:rsid w:val="00244696"/>
    <w:rsid w:val="00244A77"/>
    <w:rsid w:val="00245B1A"/>
    <w:rsid w:val="00245DC8"/>
    <w:rsid w:val="0024622E"/>
    <w:rsid w:val="00246E65"/>
    <w:rsid w:val="00247866"/>
    <w:rsid w:val="00250C2A"/>
    <w:rsid w:val="00251460"/>
    <w:rsid w:val="00251DE3"/>
    <w:rsid w:val="00251F87"/>
    <w:rsid w:val="00251F8D"/>
    <w:rsid w:val="00252CCD"/>
    <w:rsid w:val="002530B7"/>
    <w:rsid w:val="0025510A"/>
    <w:rsid w:val="002563F7"/>
    <w:rsid w:val="00256A62"/>
    <w:rsid w:val="00256D65"/>
    <w:rsid w:val="0026283E"/>
    <w:rsid w:val="00262A2C"/>
    <w:rsid w:val="00262F73"/>
    <w:rsid w:val="00263A5B"/>
    <w:rsid w:val="00265C20"/>
    <w:rsid w:val="002661A0"/>
    <w:rsid w:val="002664B1"/>
    <w:rsid w:val="00266AB6"/>
    <w:rsid w:val="00266B66"/>
    <w:rsid w:val="00266D3B"/>
    <w:rsid w:val="00267898"/>
    <w:rsid w:val="00267A33"/>
    <w:rsid w:val="00267B21"/>
    <w:rsid w:val="002714D7"/>
    <w:rsid w:val="00271C45"/>
    <w:rsid w:val="00276FE5"/>
    <w:rsid w:val="00277488"/>
    <w:rsid w:val="00283FBF"/>
    <w:rsid w:val="0028505F"/>
    <w:rsid w:val="002853F0"/>
    <w:rsid w:val="00287897"/>
    <w:rsid w:val="002901BC"/>
    <w:rsid w:val="002902A9"/>
    <w:rsid w:val="00291DD0"/>
    <w:rsid w:val="00292B93"/>
    <w:rsid w:val="00293A25"/>
    <w:rsid w:val="0029434E"/>
    <w:rsid w:val="002943F6"/>
    <w:rsid w:val="0029442A"/>
    <w:rsid w:val="002952BA"/>
    <w:rsid w:val="00295797"/>
    <w:rsid w:val="00295A40"/>
    <w:rsid w:val="0029625E"/>
    <w:rsid w:val="00296826"/>
    <w:rsid w:val="00297471"/>
    <w:rsid w:val="002A09FE"/>
    <w:rsid w:val="002A128C"/>
    <w:rsid w:val="002A1959"/>
    <w:rsid w:val="002A394C"/>
    <w:rsid w:val="002A3FE1"/>
    <w:rsid w:val="002A4FC8"/>
    <w:rsid w:val="002A50A4"/>
    <w:rsid w:val="002B0885"/>
    <w:rsid w:val="002B0A13"/>
    <w:rsid w:val="002B0E18"/>
    <w:rsid w:val="002B1F4C"/>
    <w:rsid w:val="002B225A"/>
    <w:rsid w:val="002B39EB"/>
    <w:rsid w:val="002B3A46"/>
    <w:rsid w:val="002B3FBC"/>
    <w:rsid w:val="002B5512"/>
    <w:rsid w:val="002C0DF9"/>
    <w:rsid w:val="002C1440"/>
    <w:rsid w:val="002C1564"/>
    <w:rsid w:val="002C1666"/>
    <w:rsid w:val="002C2439"/>
    <w:rsid w:val="002C3A90"/>
    <w:rsid w:val="002C47A3"/>
    <w:rsid w:val="002C5BDE"/>
    <w:rsid w:val="002C6664"/>
    <w:rsid w:val="002C6BDB"/>
    <w:rsid w:val="002C7192"/>
    <w:rsid w:val="002C71F3"/>
    <w:rsid w:val="002D053E"/>
    <w:rsid w:val="002D0DD5"/>
    <w:rsid w:val="002D133B"/>
    <w:rsid w:val="002D1540"/>
    <w:rsid w:val="002D198A"/>
    <w:rsid w:val="002D19B4"/>
    <w:rsid w:val="002D22E5"/>
    <w:rsid w:val="002D237B"/>
    <w:rsid w:val="002D3994"/>
    <w:rsid w:val="002D4906"/>
    <w:rsid w:val="002D63C4"/>
    <w:rsid w:val="002E0838"/>
    <w:rsid w:val="002E1F51"/>
    <w:rsid w:val="002E4375"/>
    <w:rsid w:val="002E54B4"/>
    <w:rsid w:val="002E5576"/>
    <w:rsid w:val="002E55A3"/>
    <w:rsid w:val="002E6BD9"/>
    <w:rsid w:val="002E71C9"/>
    <w:rsid w:val="002F0337"/>
    <w:rsid w:val="002F0686"/>
    <w:rsid w:val="002F2F55"/>
    <w:rsid w:val="002F3FD1"/>
    <w:rsid w:val="002F4240"/>
    <w:rsid w:val="002F5342"/>
    <w:rsid w:val="002F589D"/>
    <w:rsid w:val="002F76B7"/>
    <w:rsid w:val="003004AD"/>
    <w:rsid w:val="0030340E"/>
    <w:rsid w:val="003035DB"/>
    <w:rsid w:val="00304455"/>
    <w:rsid w:val="00304C3C"/>
    <w:rsid w:val="00305EC0"/>
    <w:rsid w:val="00307949"/>
    <w:rsid w:val="003108D4"/>
    <w:rsid w:val="00311177"/>
    <w:rsid w:val="0031132A"/>
    <w:rsid w:val="003133D5"/>
    <w:rsid w:val="00314FC2"/>
    <w:rsid w:val="003153AB"/>
    <w:rsid w:val="003170E6"/>
    <w:rsid w:val="003201D2"/>
    <w:rsid w:val="00320E50"/>
    <w:rsid w:val="003216FC"/>
    <w:rsid w:val="003242FF"/>
    <w:rsid w:val="0032626F"/>
    <w:rsid w:val="00326445"/>
    <w:rsid w:val="003265BA"/>
    <w:rsid w:val="0033090F"/>
    <w:rsid w:val="00330BA0"/>
    <w:rsid w:val="00332248"/>
    <w:rsid w:val="0033430F"/>
    <w:rsid w:val="00334C2A"/>
    <w:rsid w:val="00336511"/>
    <w:rsid w:val="0033774C"/>
    <w:rsid w:val="00340943"/>
    <w:rsid w:val="003432B1"/>
    <w:rsid w:val="0034339E"/>
    <w:rsid w:val="00346296"/>
    <w:rsid w:val="00351075"/>
    <w:rsid w:val="003518DF"/>
    <w:rsid w:val="00351C44"/>
    <w:rsid w:val="003536B7"/>
    <w:rsid w:val="00355341"/>
    <w:rsid w:val="00355E71"/>
    <w:rsid w:val="00356040"/>
    <w:rsid w:val="003564CA"/>
    <w:rsid w:val="00360615"/>
    <w:rsid w:val="0036261D"/>
    <w:rsid w:val="0036325F"/>
    <w:rsid w:val="003636A3"/>
    <w:rsid w:val="003644E5"/>
    <w:rsid w:val="003654FD"/>
    <w:rsid w:val="00365C9D"/>
    <w:rsid w:val="00366F35"/>
    <w:rsid w:val="00367AC2"/>
    <w:rsid w:val="00367BA3"/>
    <w:rsid w:val="00367F33"/>
    <w:rsid w:val="00371092"/>
    <w:rsid w:val="00371177"/>
    <w:rsid w:val="003716FE"/>
    <w:rsid w:val="00371F75"/>
    <w:rsid w:val="00372355"/>
    <w:rsid w:val="00372B9C"/>
    <w:rsid w:val="003732C7"/>
    <w:rsid w:val="0037354A"/>
    <w:rsid w:val="00373B70"/>
    <w:rsid w:val="0037676D"/>
    <w:rsid w:val="00377359"/>
    <w:rsid w:val="00381078"/>
    <w:rsid w:val="003822EA"/>
    <w:rsid w:val="00382F36"/>
    <w:rsid w:val="003835E4"/>
    <w:rsid w:val="00384256"/>
    <w:rsid w:val="00384887"/>
    <w:rsid w:val="00384A9B"/>
    <w:rsid w:val="003850E8"/>
    <w:rsid w:val="0038595D"/>
    <w:rsid w:val="0038624D"/>
    <w:rsid w:val="003878E1"/>
    <w:rsid w:val="00391395"/>
    <w:rsid w:val="003925AC"/>
    <w:rsid w:val="003927EB"/>
    <w:rsid w:val="003949D3"/>
    <w:rsid w:val="00394C79"/>
    <w:rsid w:val="00394DE2"/>
    <w:rsid w:val="00396FA8"/>
    <w:rsid w:val="00397157"/>
    <w:rsid w:val="00397478"/>
    <w:rsid w:val="003978E1"/>
    <w:rsid w:val="003A26CD"/>
    <w:rsid w:val="003A2B5E"/>
    <w:rsid w:val="003A35E4"/>
    <w:rsid w:val="003A3738"/>
    <w:rsid w:val="003A490E"/>
    <w:rsid w:val="003A5B14"/>
    <w:rsid w:val="003A616C"/>
    <w:rsid w:val="003A7C75"/>
    <w:rsid w:val="003B0A71"/>
    <w:rsid w:val="003B2380"/>
    <w:rsid w:val="003B3003"/>
    <w:rsid w:val="003B3A7A"/>
    <w:rsid w:val="003B3B58"/>
    <w:rsid w:val="003B57FC"/>
    <w:rsid w:val="003B5EEF"/>
    <w:rsid w:val="003B772E"/>
    <w:rsid w:val="003C0EFF"/>
    <w:rsid w:val="003C1314"/>
    <w:rsid w:val="003C16ED"/>
    <w:rsid w:val="003C1BF9"/>
    <w:rsid w:val="003C26F4"/>
    <w:rsid w:val="003C5177"/>
    <w:rsid w:val="003C546E"/>
    <w:rsid w:val="003C604C"/>
    <w:rsid w:val="003C714B"/>
    <w:rsid w:val="003C766C"/>
    <w:rsid w:val="003D03CF"/>
    <w:rsid w:val="003D0763"/>
    <w:rsid w:val="003D07A5"/>
    <w:rsid w:val="003D0A56"/>
    <w:rsid w:val="003D1165"/>
    <w:rsid w:val="003D1CB1"/>
    <w:rsid w:val="003D3CC0"/>
    <w:rsid w:val="003D5193"/>
    <w:rsid w:val="003D5843"/>
    <w:rsid w:val="003D63D1"/>
    <w:rsid w:val="003D735D"/>
    <w:rsid w:val="003D7971"/>
    <w:rsid w:val="003D7E71"/>
    <w:rsid w:val="003E202A"/>
    <w:rsid w:val="003E24A7"/>
    <w:rsid w:val="003E26C1"/>
    <w:rsid w:val="003E34AE"/>
    <w:rsid w:val="003E372C"/>
    <w:rsid w:val="003E453F"/>
    <w:rsid w:val="003E7634"/>
    <w:rsid w:val="003F04F8"/>
    <w:rsid w:val="003F0934"/>
    <w:rsid w:val="003F15D6"/>
    <w:rsid w:val="003F17A3"/>
    <w:rsid w:val="003F1A6D"/>
    <w:rsid w:val="003F4F62"/>
    <w:rsid w:val="003F55E7"/>
    <w:rsid w:val="003F58EC"/>
    <w:rsid w:val="003F607C"/>
    <w:rsid w:val="004011F4"/>
    <w:rsid w:val="00401F47"/>
    <w:rsid w:val="004048FF"/>
    <w:rsid w:val="00404CC3"/>
    <w:rsid w:val="004053F5"/>
    <w:rsid w:val="004056B2"/>
    <w:rsid w:val="00406231"/>
    <w:rsid w:val="0040761D"/>
    <w:rsid w:val="00407886"/>
    <w:rsid w:val="00407923"/>
    <w:rsid w:val="00407D56"/>
    <w:rsid w:val="0041173F"/>
    <w:rsid w:val="00411AC4"/>
    <w:rsid w:val="00412A24"/>
    <w:rsid w:val="0041326C"/>
    <w:rsid w:val="004139A3"/>
    <w:rsid w:val="00414D6C"/>
    <w:rsid w:val="00415954"/>
    <w:rsid w:val="004168B6"/>
    <w:rsid w:val="00420397"/>
    <w:rsid w:val="0042077C"/>
    <w:rsid w:val="0042313C"/>
    <w:rsid w:val="00423736"/>
    <w:rsid w:val="00423775"/>
    <w:rsid w:val="00423AEF"/>
    <w:rsid w:val="004248EF"/>
    <w:rsid w:val="00424A2B"/>
    <w:rsid w:val="004252DB"/>
    <w:rsid w:val="0042567A"/>
    <w:rsid w:val="004256B2"/>
    <w:rsid w:val="00425E14"/>
    <w:rsid w:val="004316F4"/>
    <w:rsid w:val="004337E6"/>
    <w:rsid w:val="0043457B"/>
    <w:rsid w:val="00434DA9"/>
    <w:rsid w:val="00434DBF"/>
    <w:rsid w:val="004351B4"/>
    <w:rsid w:val="00435504"/>
    <w:rsid w:val="00435A6C"/>
    <w:rsid w:val="0043671D"/>
    <w:rsid w:val="00437EA4"/>
    <w:rsid w:val="00440BC3"/>
    <w:rsid w:val="004412F5"/>
    <w:rsid w:val="004417FA"/>
    <w:rsid w:val="00441EE9"/>
    <w:rsid w:val="00443E76"/>
    <w:rsid w:val="004446D4"/>
    <w:rsid w:val="0044479F"/>
    <w:rsid w:val="004453B7"/>
    <w:rsid w:val="00446C34"/>
    <w:rsid w:val="00446EAE"/>
    <w:rsid w:val="00447529"/>
    <w:rsid w:val="004478D7"/>
    <w:rsid w:val="00450ABC"/>
    <w:rsid w:val="00450CDC"/>
    <w:rsid w:val="0045145F"/>
    <w:rsid w:val="00451CF8"/>
    <w:rsid w:val="004527D7"/>
    <w:rsid w:val="0045315B"/>
    <w:rsid w:val="00454B5C"/>
    <w:rsid w:val="0045540A"/>
    <w:rsid w:val="004557EA"/>
    <w:rsid w:val="00456224"/>
    <w:rsid w:val="00456C76"/>
    <w:rsid w:val="00457C07"/>
    <w:rsid w:val="00461081"/>
    <w:rsid w:val="004731FA"/>
    <w:rsid w:val="004739D2"/>
    <w:rsid w:val="0047475D"/>
    <w:rsid w:val="00474DF1"/>
    <w:rsid w:val="004761C8"/>
    <w:rsid w:val="00477B4A"/>
    <w:rsid w:val="0048159E"/>
    <w:rsid w:val="00481628"/>
    <w:rsid w:val="00482C5A"/>
    <w:rsid w:val="00482F67"/>
    <w:rsid w:val="004830A7"/>
    <w:rsid w:val="004831AE"/>
    <w:rsid w:val="00483FCA"/>
    <w:rsid w:val="004842F7"/>
    <w:rsid w:val="00485525"/>
    <w:rsid w:val="00486166"/>
    <w:rsid w:val="00486E11"/>
    <w:rsid w:val="004870C6"/>
    <w:rsid w:val="004905E8"/>
    <w:rsid w:val="00490D75"/>
    <w:rsid w:val="00490F5C"/>
    <w:rsid w:val="004918C3"/>
    <w:rsid w:val="00491FE4"/>
    <w:rsid w:val="00492C99"/>
    <w:rsid w:val="004937D3"/>
    <w:rsid w:val="004940D6"/>
    <w:rsid w:val="004945BC"/>
    <w:rsid w:val="00495910"/>
    <w:rsid w:val="00496438"/>
    <w:rsid w:val="004A29DF"/>
    <w:rsid w:val="004A2AA5"/>
    <w:rsid w:val="004A2D2A"/>
    <w:rsid w:val="004A31E1"/>
    <w:rsid w:val="004A56E4"/>
    <w:rsid w:val="004A7EB6"/>
    <w:rsid w:val="004B087C"/>
    <w:rsid w:val="004B1B7D"/>
    <w:rsid w:val="004B2A8C"/>
    <w:rsid w:val="004B2E4F"/>
    <w:rsid w:val="004B4EC0"/>
    <w:rsid w:val="004B77CE"/>
    <w:rsid w:val="004B7E1F"/>
    <w:rsid w:val="004C0283"/>
    <w:rsid w:val="004C24EB"/>
    <w:rsid w:val="004C2640"/>
    <w:rsid w:val="004C32FA"/>
    <w:rsid w:val="004C3AA3"/>
    <w:rsid w:val="004C3B7E"/>
    <w:rsid w:val="004C4112"/>
    <w:rsid w:val="004C602B"/>
    <w:rsid w:val="004C6A08"/>
    <w:rsid w:val="004D11A8"/>
    <w:rsid w:val="004D17AE"/>
    <w:rsid w:val="004D4A8C"/>
    <w:rsid w:val="004D4EF0"/>
    <w:rsid w:val="004D5A02"/>
    <w:rsid w:val="004D6274"/>
    <w:rsid w:val="004D65B9"/>
    <w:rsid w:val="004D6801"/>
    <w:rsid w:val="004E0252"/>
    <w:rsid w:val="004E04D9"/>
    <w:rsid w:val="004E2533"/>
    <w:rsid w:val="004E2991"/>
    <w:rsid w:val="004E29AD"/>
    <w:rsid w:val="004E2B14"/>
    <w:rsid w:val="004E32CE"/>
    <w:rsid w:val="004E425E"/>
    <w:rsid w:val="004E4335"/>
    <w:rsid w:val="004E50A9"/>
    <w:rsid w:val="004E578E"/>
    <w:rsid w:val="004E666A"/>
    <w:rsid w:val="004E6CB9"/>
    <w:rsid w:val="004E7981"/>
    <w:rsid w:val="004F01C1"/>
    <w:rsid w:val="004F02AF"/>
    <w:rsid w:val="004F02D0"/>
    <w:rsid w:val="004F0D91"/>
    <w:rsid w:val="004F1FC7"/>
    <w:rsid w:val="004F3436"/>
    <w:rsid w:val="004F3B0B"/>
    <w:rsid w:val="004F4B02"/>
    <w:rsid w:val="004F745E"/>
    <w:rsid w:val="004F7599"/>
    <w:rsid w:val="005006A6"/>
    <w:rsid w:val="0050105D"/>
    <w:rsid w:val="00502C3A"/>
    <w:rsid w:val="00504896"/>
    <w:rsid w:val="00504AD9"/>
    <w:rsid w:val="005053BC"/>
    <w:rsid w:val="005059C7"/>
    <w:rsid w:val="0050676A"/>
    <w:rsid w:val="00507BAA"/>
    <w:rsid w:val="0051289C"/>
    <w:rsid w:val="0051360E"/>
    <w:rsid w:val="005173EF"/>
    <w:rsid w:val="0052080F"/>
    <w:rsid w:val="00520ED3"/>
    <w:rsid w:val="00520F7F"/>
    <w:rsid w:val="00521BF8"/>
    <w:rsid w:val="005224F4"/>
    <w:rsid w:val="005244F2"/>
    <w:rsid w:val="005252EF"/>
    <w:rsid w:val="005255B6"/>
    <w:rsid w:val="005267A3"/>
    <w:rsid w:val="005276ED"/>
    <w:rsid w:val="005319DA"/>
    <w:rsid w:val="00536910"/>
    <w:rsid w:val="005379B9"/>
    <w:rsid w:val="00537C9C"/>
    <w:rsid w:val="00541346"/>
    <w:rsid w:val="00541592"/>
    <w:rsid w:val="0054172A"/>
    <w:rsid w:val="005434FC"/>
    <w:rsid w:val="00543F15"/>
    <w:rsid w:val="005445BC"/>
    <w:rsid w:val="005454E5"/>
    <w:rsid w:val="00551925"/>
    <w:rsid w:val="00552D52"/>
    <w:rsid w:val="00552FF3"/>
    <w:rsid w:val="00554F8E"/>
    <w:rsid w:val="005561B0"/>
    <w:rsid w:val="00556FA3"/>
    <w:rsid w:val="005577CA"/>
    <w:rsid w:val="00557EA6"/>
    <w:rsid w:val="00560097"/>
    <w:rsid w:val="005607BB"/>
    <w:rsid w:val="00560AD1"/>
    <w:rsid w:val="005620B9"/>
    <w:rsid w:val="00562353"/>
    <w:rsid w:val="00565774"/>
    <w:rsid w:val="00565786"/>
    <w:rsid w:val="00566F2C"/>
    <w:rsid w:val="005672D1"/>
    <w:rsid w:val="005673E2"/>
    <w:rsid w:val="00567CB7"/>
    <w:rsid w:val="005702C6"/>
    <w:rsid w:val="0057053C"/>
    <w:rsid w:val="00570D29"/>
    <w:rsid w:val="005713A0"/>
    <w:rsid w:val="00571ACA"/>
    <w:rsid w:val="00574273"/>
    <w:rsid w:val="0057491B"/>
    <w:rsid w:val="0057640A"/>
    <w:rsid w:val="00576446"/>
    <w:rsid w:val="00577FB2"/>
    <w:rsid w:val="0058211A"/>
    <w:rsid w:val="00582AD0"/>
    <w:rsid w:val="00583E88"/>
    <w:rsid w:val="00585309"/>
    <w:rsid w:val="00585618"/>
    <w:rsid w:val="00590786"/>
    <w:rsid w:val="00590B38"/>
    <w:rsid w:val="00593F7A"/>
    <w:rsid w:val="0059430E"/>
    <w:rsid w:val="00595CC3"/>
    <w:rsid w:val="00595FC2"/>
    <w:rsid w:val="00596717"/>
    <w:rsid w:val="00596DBC"/>
    <w:rsid w:val="00596DEA"/>
    <w:rsid w:val="005A047C"/>
    <w:rsid w:val="005A062A"/>
    <w:rsid w:val="005A098A"/>
    <w:rsid w:val="005A275D"/>
    <w:rsid w:val="005A43EF"/>
    <w:rsid w:val="005A5177"/>
    <w:rsid w:val="005A54CF"/>
    <w:rsid w:val="005A5F8E"/>
    <w:rsid w:val="005B14E5"/>
    <w:rsid w:val="005B16B6"/>
    <w:rsid w:val="005B16F9"/>
    <w:rsid w:val="005B2884"/>
    <w:rsid w:val="005B31AD"/>
    <w:rsid w:val="005B3E14"/>
    <w:rsid w:val="005B3FD6"/>
    <w:rsid w:val="005B4035"/>
    <w:rsid w:val="005B46B2"/>
    <w:rsid w:val="005B4EDA"/>
    <w:rsid w:val="005C08AB"/>
    <w:rsid w:val="005C2229"/>
    <w:rsid w:val="005C3CED"/>
    <w:rsid w:val="005C53A1"/>
    <w:rsid w:val="005C5876"/>
    <w:rsid w:val="005C5956"/>
    <w:rsid w:val="005C5B04"/>
    <w:rsid w:val="005C6433"/>
    <w:rsid w:val="005C6A82"/>
    <w:rsid w:val="005C7256"/>
    <w:rsid w:val="005C7EAB"/>
    <w:rsid w:val="005D0DBA"/>
    <w:rsid w:val="005D15DB"/>
    <w:rsid w:val="005D1D24"/>
    <w:rsid w:val="005D340D"/>
    <w:rsid w:val="005D3E17"/>
    <w:rsid w:val="005D4009"/>
    <w:rsid w:val="005D4AB0"/>
    <w:rsid w:val="005D50CA"/>
    <w:rsid w:val="005D63C2"/>
    <w:rsid w:val="005D6C49"/>
    <w:rsid w:val="005D7295"/>
    <w:rsid w:val="005E031D"/>
    <w:rsid w:val="005E0608"/>
    <w:rsid w:val="005E176A"/>
    <w:rsid w:val="005E44F8"/>
    <w:rsid w:val="005E61CB"/>
    <w:rsid w:val="005E75E8"/>
    <w:rsid w:val="005F068A"/>
    <w:rsid w:val="005F0B7A"/>
    <w:rsid w:val="005F2242"/>
    <w:rsid w:val="005F2E48"/>
    <w:rsid w:val="005F3965"/>
    <w:rsid w:val="005F3A72"/>
    <w:rsid w:val="005F3E9D"/>
    <w:rsid w:val="005F4F52"/>
    <w:rsid w:val="005F58C1"/>
    <w:rsid w:val="005F7743"/>
    <w:rsid w:val="006002AB"/>
    <w:rsid w:val="00600A21"/>
    <w:rsid w:val="00600E4D"/>
    <w:rsid w:val="00601549"/>
    <w:rsid w:val="00601C71"/>
    <w:rsid w:val="0060233E"/>
    <w:rsid w:val="006025B4"/>
    <w:rsid w:val="00602777"/>
    <w:rsid w:val="00602A8D"/>
    <w:rsid w:val="006049BA"/>
    <w:rsid w:val="00604B76"/>
    <w:rsid w:val="00607E31"/>
    <w:rsid w:val="00607E4D"/>
    <w:rsid w:val="006108F5"/>
    <w:rsid w:val="006109E1"/>
    <w:rsid w:val="0061220C"/>
    <w:rsid w:val="006134F0"/>
    <w:rsid w:val="00614AAE"/>
    <w:rsid w:val="00615DE4"/>
    <w:rsid w:val="00617BF4"/>
    <w:rsid w:val="00617CA4"/>
    <w:rsid w:val="00617E8F"/>
    <w:rsid w:val="00617F94"/>
    <w:rsid w:val="00620225"/>
    <w:rsid w:val="006209CC"/>
    <w:rsid w:val="0062195B"/>
    <w:rsid w:val="00621A71"/>
    <w:rsid w:val="00622253"/>
    <w:rsid w:val="00622377"/>
    <w:rsid w:val="0062272D"/>
    <w:rsid w:val="0062425E"/>
    <w:rsid w:val="0062491D"/>
    <w:rsid w:val="00624954"/>
    <w:rsid w:val="00626F07"/>
    <w:rsid w:val="00631FA7"/>
    <w:rsid w:val="00632328"/>
    <w:rsid w:val="00632B10"/>
    <w:rsid w:val="00632EA9"/>
    <w:rsid w:val="00633E12"/>
    <w:rsid w:val="006340A1"/>
    <w:rsid w:val="0063440D"/>
    <w:rsid w:val="00634E68"/>
    <w:rsid w:val="00637A81"/>
    <w:rsid w:val="00637BED"/>
    <w:rsid w:val="006400EC"/>
    <w:rsid w:val="00642553"/>
    <w:rsid w:val="00642F63"/>
    <w:rsid w:val="00643AD7"/>
    <w:rsid w:val="0064429D"/>
    <w:rsid w:val="00644730"/>
    <w:rsid w:val="006456FD"/>
    <w:rsid w:val="0065014C"/>
    <w:rsid w:val="00650889"/>
    <w:rsid w:val="00651700"/>
    <w:rsid w:val="00652FCA"/>
    <w:rsid w:val="00653AAC"/>
    <w:rsid w:val="00655FCF"/>
    <w:rsid w:val="00660790"/>
    <w:rsid w:val="00662FDD"/>
    <w:rsid w:val="00664534"/>
    <w:rsid w:val="00664B18"/>
    <w:rsid w:val="00665908"/>
    <w:rsid w:val="006679E3"/>
    <w:rsid w:val="0067080B"/>
    <w:rsid w:val="00671CE4"/>
    <w:rsid w:val="00671E3F"/>
    <w:rsid w:val="006725B7"/>
    <w:rsid w:val="00673BFB"/>
    <w:rsid w:val="006768D8"/>
    <w:rsid w:val="00676D06"/>
    <w:rsid w:val="006773BF"/>
    <w:rsid w:val="0067761D"/>
    <w:rsid w:val="00680492"/>
    <w:rsid w:val="0068120A"/>
    <w:rsid w:val="0068179C"/>
    <w:rsid w:val="00682063"/>
    <w:rsid w:val="0068278A"/>
    <w:rsid w:val="00687574"/>
    <w:rsid w:val="00687BE1"/>
    <w:rsid w:val="00692758"/>
    <w:rsid w:val="00694426"/>
    <w:rsid w:val="0069483F"/>
    <w:rsid w:val="0069537F"/>
    <w:rsid w:val="00695A71"/>
    <w:rsid w:val="006A01EE"/>
    <w:rsid w:val="006A1FCA"/>
    <w:rsid w:val="006A2271"/>
    <w:rsid w:val="006A2CDB"/>
    <w:rsid w:val="006A3E2D"/>
    <w:rsid w:val="006A56B6"/>
    <w:rsid w:val="006A5FFB"/>
    <w:rsid w:val="006A6A39"/>
    <w:rsid w:val="006A7953"/>
    <w:rsid w:val="006B11E7"/>
    <w:rsid w:val="006B1405"/>
    <w:rsid w:val="006B1A41"/>
    <w:rsid w:val="006B47C9"/>
    <w:rsid w:val="006B6301"/>
    <w:rsid w:val="006B6ADC"/>
    <w:rsid w:val="006B7FFA"/>
    <w:rsid w:val="006C13DC"/>
    <w:rsid w:val="006C2DA9"/>
    <w:rsid w:val="006C462B"/>
    <w:rsid w:val="006C5357"/>
    <w:rsid w:val="006C6D56"/>
    <w:rsid w:val="006C6D5D"/>
    <w:rsid w:val="006D1ACA"/>
    <w:rsid w:val="006D2949"/>
    <w:rsid w:val="006D2BA6"/>
    <w:rsid w:val="006D2FB1"/>
    <w:rsid w:val="006D3D37"/>
    <w:rsid w:val="006D50A4"/>
    <w:rsid w:val="006D52BC"/>
    <w:rsid w:val="006D5505"/>
    <w:rsid w:val="006D5B86"/>
    <w:rsid w:val="006D6060"/>
    <w:rsid w:val="006D7515"/>
    <w:rsid w:val="006E0AE8"/>
    <w:rsid w:val="006E11D0"/>
    <w:rsid w:val="006E1254"/>
    <w:rsid w:val="006E17D7"/>
    <w:rsid w:val="006E3041"/>
    <w:rsid w:val="006E5E0A"/>
    <w:rsid w:val="006E62DD"/>
    <w:rsid w:val="006E6DB3"/>
    <w:rsid w:val="006E7400"/>
    <w:rsid w:val="006E77F0"/>
    <w:rsid w:val="006E7D08"/>
    <w:rsid w:val="006F2F33"/>
    <w:rsid w:val="006F6138"/>
    <w:rsid w:val="006F6355"/>
    <w:rsid w:val="006F6C83"/>
    <w:rsid w:val="006F6DDC"/>
    <w:rsid w:val="006F742C"/>
    <w:rsid w:val="0070193A"/>
    <w:rsid w:val="00702B9A"/>
    <w:rsid w:val="00703FBE"/>
    <w:rsid w:val="00704465"/>
    <w:rsid w:val="007049D1"/>
    <w:rsid w:val="00705378"/>
    <w:rsid w:val="007054DD"/>
    <w:rsid w:val="00705CAC"/>
    <w:rsid w:val="00706C37"/>
    <w:rsid w:val="00707FBC"/>
    <w:rsid w:val="00707FD0"/>
    <w:rsid w:val="00710BDB"/>
    <w:rsid w:val="00710F2D"/>
    <w:rsid w:val="00712E82"/>
    <w:rsid w:val="00713887"/>
    <w:rsid w:val="007145AF"/>
    <w:rsid w:val="00716495"/>
    <w:rsid w:val="007164FB"/>
    <w:rsid w:val="00717436"/>
    <w:rsid w:val="00717BE9"/>
    <w:rsid w:val="00723BE0"/>
    <w:rsid w:val="0072502C"/>
    <w:rsid w:val="00725D3F"/>
    <w:rsid w:val="007270BF"/>
    <w:rsid w:val="0073173E"/>
    <w:rsid w:val="00731B3C"/>
    <w:rsid w:val="007325D2"/>
    <w:rsid w:val="00734EBD"/>
    <w:rsid w:val="00736ED1"/>
    <w:rsid w:val="0073761D"/>
    <w:rsid w:val="00740430"/>
    <w:rsid w:val="00740B3E"/>
    <w:rsid w:val="0074139F"/>
    <w:rsid w:val="0074278B"/>
    <w:rsid w:val="00743836"/>
    <w:rsid w:val="0074413C"/>
    <w:rsid w:val="0074436A"/>
    <w:rsid w:val="00745B1C"/>
    <w:rsid w:val="00745DD3"/>
    <w:rsid w:val="0074651E"/>
    <w:rsid w:val="00746983"/>
    <w:rsid w:val="00747A39"/>
    <w:rsid w:val="00747F07"/>
    <w:rsid w:val="00750419"/>
    <w:rsid w:val="0075069C"/>
    <w:rsid w:val="00751331"/>
    <w:rsid w:val="00751509"/>
    <w:rsid w:val="0075392E"/>
    <w:rsid w:val="007604DE"/>
    <w:rsid w:val="00760A73"/>
    <w:rsid w:val="00761444"/>
    <w:rsid w:val="007618EB"/>
    <w:rsid w:val="0076402A"/>
    <w:rsid w:val="00764445"/>
    <w:rsid w:val="00765107"/>
    <w:rsid w:val="007656EA"/>
    <w:rsid w:val="00765DAF"/>
    <w:rsid w:val="00765E3B"/>
    <w:rsid w:val="00767E40"/>
    <w:rsid w:val="00771261"/>
    <w:rsid w:val="007712C8"/>
    <w:rsid w:val="00771332"/>
    <w:rsid w:val="00772A3A"/>
    <w:rsid w:val="00773257"/>
    <w:rsid w:val="00773C78"/>
    <w:rsid w:val="007752D4"/>
    <w:rsid w:val="00775439"/>
    <w:rsid w:val="00775A6A"/>
    <w:rsid w:val="00776366"/>
    <w:rsid w:val="00776E63"/>
    <w:rsid w:val="007775EC"/>
    <w:rsid w:val="00780F65"/>
    <w:rsid w:val="007811F5"/>
    <w:rsid w:val="00781853"/>
    <w:rsid w:val="007831A3"/>
    <w:rsid w:val="007851C4"/>
    <w:rsid w:val="007853BB"/>
    <w:rsid w:val="00785E4D"/>
    <w:rsid w:val="007874DD"/>
    <w:rsid w:val="00787B1E"/>
    <w:rsid w:val="00790449"/>
    <w:rsid w:val="007904D2"/>
    <w:rsid w:val="00790AA5"/>
    <w:rsid w:val="007910D3"/>
    <w:rsid w:val="00791F3B"/>
    <w:rsid w:val="00793A57"/>
    <w:rsid w:val="00794B57"/>
    <w:rsid w:val="007965A5"/>
    <w:rsid w:val="0079746F"/>
    <w:rsid w:val="007A1E16"/>
    <w:rsid w:val="007A1F17"/>
    <w:rsid w:val="007A2568"/>
    <w:rsid w:val="007A2BE8"/>
    <w:rsid w:val="007A4E62"/>
    <w:rsid w:val="007A6175"/>
    <w:rsid w:val="007A734B"/>
    <w:rsid w:val="007A7E07"/>
    <w:rsid w:val="007A7F38"/>
    <w:rsid w:val="007B25AF"/>
    <w:rsid w:val="007B378C"/>
    <w:rsid w:val="007B7142"/>
    <w:rsid w:val="007C0BA5"/>
    <w:rsid w:val="007C0F4B"/>
    <w:rsid w:val="007C1412"/>
    <w:rsid w:val="007C166D"/>
    <w:rsid w:val="007C369C"/>
    <w:rsid w:val="007C3CD5"/>
    <w:rsid w:val="007C45A1"/>
    <w:rsid w:val="007C4BF2"/>
    <w:rsid w:val="007C6BA7"/>
    <w:rsid w:val="007C6D41"/>
    <w:rsid w:val="007D0100"/>
    <w:rsid w:val="007D0DA5"/>
    <w:rsid w:val="007D0F25"/>
    <w:rsid w:val="007D17D1"/>
    <w:rsid w:val="007D19EE"/>
    <w:rsid w:val="007D2DEC"/>
    <w:rsid w:val="007D43DD"/>
    <w:rsid w:val="007D6DB3"/>
    <w:rsid w:val="007D6F9A"/>
    <w:rsid w:val="007E0B71"/>
    <w:rsid w:val="007E15EB"/>
    <w:rsid w:val="007E2710"/>
    <w:rsid w:val="007E2E7D"/>
    <w:rsid w:val="007E433E"/>
    <w:rsid w:val="007E5447"/>
    <w:rsid w:val="007E58AB"/>
    <w:rsid w:val="007E5AC5"/>
    <w:rsid w:val="007E5E86"/>
    <w:rsid w:val="007F1B8A"/>
    <w:rsid w:val="007F3013"/>
    <w:rsid w:val="007F34A7"/>
    <w:rsid w:val="007F3789"/>
    <w:rsid w:val="007F3CEE"/>
    <w:rsid w:val="007F3DCC"/>
    <w:rsid w:val="007F4181"/>
    <w:rsid w:val="007F4FED"/>
    <w:rsid w:val="007F54BE"/>
    <w:rsid w:val="007F5C93"/>
    <w:rsid w:val="007F5D47"/>
    <w:rsid w:val="007F65C0"/>
    <w:rsid w:val="007F6960"/>
    <w:rsid w:val="007F6CDA"/>
    <w:rsid w:val="00800866"/>
    <w:rsid w:val="00802109"/>
    <w:rsid w:val="0080231A"/>
    <w:rsid w:val="00803C0C"/>
    <w:rsid w:val="008049EC"/>
    <w:rsid w:val="008069B1"/>
    <w:rsid w:val="008075C5"/>
    <w:rsid w:val="0081010F"/>
    <w:rsid w:val="00812E74"/>
    <w:rsid w:val="00812F05"/>
    <w:rsid w:val="00812FDB"/>
    <w:rsid w:val="0081623F"/>
    <w:rsid w:val="00816529"/>
    <w:rsid w:val="00816701"/>
    <w:rsid w:val="00816A3C"/>
    <w:rsid w:val="0081769E"/>
    <w:rsid w:val="00817D08"/>
    <w:rsid w:val="00820041"/>
    <w:rsid w:val="00821171"/>
    <w:rsid w:val="0082360B"/>
    <w:rsid w:val="0082658F"/>
    <w:rsid w:val="00826ABE"/>
    <w:rsid w:val="00826B49"/>
    <w:rsid w:val="00826BE7"/>
    <w:rsid w:val="00830341"/>
    <w:rsid w:val="0083111E"/>
    <w:rsid w:val="0083218A"/>
    <w:rsid w:val="0083341A"/>
    <w:rsid w:val="008349BF"/>
    <w:rsid w:val="00835E0E"/>
    <w:rsid w:val="00836C3D"/>
    <w:rsid w:val="00836F1F"/>
    <w:rsid w:val="00841F88"/>
    <w:rsid w:val="00842B01"/>
    <w:rsid w:val="00843A8F"/>
    <w:rsid w:val="008446C7"/>
    <w:rsid w:val="00850B51"/>
    <w:rsid w:val="00851377"/>
    <w:rsid w:val="008517E9"/>
    <w:rsid w:val="00853392"/>
    <w:rsid w:val="0085364F"/>
    <w:rsid w:val="00853C93"/>
    <w:rsid w:val="00853CE0"/>
    <w:rsid w:val="008541A2"/>
    <w:rsid w:val="008551A1"/>
    <w:rsid w:val="0085727A"/>
    <w:rsid w:val="008574AE"/>
    <w:rsid w:val="00857D21"/>
    <w:rsid w:val="00857FC6"/>
    <w:rsid w:val="00861795"/>
    <w:rsid w:val="0086253A"/>
    <w:rsid w:val="008634F2"/>
    <w:rsid w:val="00863D41"/>
    <w:rsid w:val="008643BC"/>
    <w:rsid w:val="00864C96"/>
    <w:rsid w:val="00865BF0"/>
    <w:rsid w:val="008660AF"/>
    <w:rsid w:val="008670D9"/>
    <w:rsid w:val="00870E86"/>
    <w:rsid w:val="008716E9"/>
    <w:rsid w:val="00871B8E"/>
    <w:rsid w:val="008726CA"/>
    <w:rsid w:val="0087273D"/>
    <w:rsid w:val="00872826"/>
    <w:rsid w:val="00872985"/>
    <w:rsid w:val="00872D85"/>
    <w:rsid w:val="00872F97"/>
    <w:rsid w:val="00874A6B"/>
    <w:rsid w:val="008761E5"/>
    <w:rsid w:val="0087651D"/>
    <w:rsid w:val="008770AB"/>
    <w:rsid w:val="00877D16"/>
    <w:rsid w:val="008804D4"/>
    <w:rsid w:val="008805B0"/>
    <w:rsid w:val="008808F1"/>
    <w:rsid w:val="00881E11"/>
    <w:rsid w:val="008822E1"/>
    <w:rsid w:val="00885808"/>
    <w:rsid w:val="00885AD3"/>
    <w:rsid w:val="0088677F"/>
    <w:rsid w:val="00886E22"/>
    <w:rsid w:val="00887302"/>
    <w:rsid w:val="0089112E"/>
    <w:rsid w:val="00891D17"/>
    <w:rsid w:val="0089214E"/>
    <w:rsid w:val="0089217E"/>
    <w:rsid w:val="00892221"/>
    <w:rsid w:val="00892526"/>
    <w:rsid w:val="0089529E"/>
    <w:rsid w:val="00895C5F"/>
    <w:rsid w:val="00895C70"/>
    <w:rsid w:val="0089667F"/>
    <w:rsid w:val="00896AC6"/>
    <w:rsid w:val="00897A48"/>
    <w:rsid w:val="008A0DA3"/>
    <w:rsid w:val="008A129F"/>
    <w:rsid w:val="008A1E6C"/>
    <w:rsid w:val="008A5BBB"/>
    <w:rsid w:val="008A6B04"/>
    <w:rsid w:val="008A6EFE"/>
    <w:rsid w:val="008A7939"/>
    <w:rsid w:val="008B015F"/>
    <w:rsid w:val="008B0164"/>
    <w:rsid w:val="008B0FD8"/>
    <w:rsid w:val="008B1090"/>
    <w:rsid w:val="008B10D6"/>
    <w:rsid w:val="008B1553"/>
    <w:rsid w:val="008B2F5C"/>
    <w:rsid w:val="008B5700"/>
    <w:rsid w:val="008B6DF4"/>
    <w:rsid w:val="008B75E5"/>
    <w:rsid w:val="008C20D4"/>
    <w:rsid w:val="008C252E"/>
    <w:rsid w:val="008C26A6"/>
    <w:rsid w:val="008C63C2"/>
    <w:rsid w:val="008D044F"/>
    <w:rsid w:val="008D0A98"/>
    <w:rsid w:val="008D30A3"/>
    <w:rsid w:val="008D35A1"/>
    <w:rsid w:val="008D3B73"/>
    <w:rsid w:val="008D439D"/>
    <w:rsid w:val="008D4E44"/>
    <w:rsid w:val="008D5D40"/>
    <w:rsid w:val="008D7640"/>
    <w:rsid w:val="008D7F7E"/>
    <w:rsid w:val="008E0B08"/>
    <w:rsid w:val="008E146D"/>
    <w:rsid w:val="008E1621"/>
    <w:rsid w:val="008E1A49"/>
    <w:rsid w:val="008E21EB"/>
    <w:rsid w:val="008E2777"/>
    <w:rsid w:val="008E3C40"/>
    <w:rsid w:val="008E420E"/>
    <w:rsid w:val="008E42DF"/>
    <w:rsid w:val="008E471A"/>
    <w:rsid w:val="008E6649"/>
    <w:rsid w:val="008E6840"/>
    <w:rsid w:val="008E695F"/>
    <w:rsid w:val="008F01E8"/>
    <w:rsid w:val="008F20B7"/>
    <w:rsid w:val="008F3294"/>
    <w:rsid w:val="008F56B6"/>
    <w:rsid w:val="008F655B"/>
    <w:rsid w:val="008F7435"/>
    <w:rsid w:val="008F7DCF"/>
    <w:rsid w:val="00900D39"/>
    <w:rsid w:val="009010C1"/>
    <w:rsid w:val="009011AD"/>
    <w:rsid w:val="009019E1"/>
    <w:rsid w:val="00902083"/>
    <w:rsid w:val="009025BF"/>
    <w:rsid w:val="00902928"/>
    <w:rsid w:val="00902E8C"/>
    <w:rsid w:val="00903D36"/>
    <w:rsid w:val="00904BB2"/>
    <w:rsid w:val="00905BCE"/>
    <w:rsid w:val="009076CF"/>
    <w:rsid w:val="00907746"/>
    <w:rsid w:val="009101D5"/>
    <w:rsid w:val="00910BA4"/>
    <w:rsid w:val="00910FB0"/>
    <w:rsid w:val="009111A5"/>
    <w:rsid w:val="00911533"/>
    <w:rsid w:val="0091157B"/>
    <w:rsid w:val="00911894"/>
    <w:rsid w:val="00913054"/>
    <w:rsid w:val="009147F2"/>
    <w:rsid w:val="009148D2"/>
    <w:rsid w:val="00915948"/>
    <w:rsid w:val="00917DB4"/>
    <w:rsid w:val="00920690"/>
    <w:rsid w:val="00920F26"/>
    <w:rsid w:val="00922EDB"/>
    <w:rsid w:val="009237E3"/>
    <w:rsid w:val="00923BBD"/>
    <w:rsid w:val="00923EF9"/>
    <w:rsid w:val="009240F9"/>
    <w:rsid w:val="00924C9A"/>
    <w:rsid w:val="009250EE"/>
    <w:rsid w:val="009251BC"/>
    <w:rsid w:val="009254E0"/>
    <w:rsid w:val="00926D9C"/>
    <w:rsid w:val="009319C2"/>
    <w:rsid w:val="00931D9B"/>
    <w:rsid w:val="00933061"/>
    <w:rsid w:val="00933FCC"/>
    <w:rsid w:val="0093432E"/>
    <w:rsid w:val="00935A22"/>
    <w:rsid w:val="009361C8"/>
    <w:rsid w:val="00936406"/>
    <w:rsid w:val="00936677"/>
    <w:rsid w:val="00936CDC"/>
    <w:rsid w:val="00937E9D"/>
    <w:rsid w:val="00941506"/>
    <w:rsid w:val="009419B7"/>
    <w:rsid w:val="0094610F"/>
    <w:rsid w:val="00947025"/>
    <w:rsid w:val="00947311"/>
    <w:rsid w:val="00950193"/>
    <w:rsid w:val="00950979"/>
    <w:rsid w:val="009509EA"/>
    <w:rsid w:val="00951C95"/>
    <w:rsid w:val="00953EEB"/>
    <w:rsid w:val="00956B0C"/>
    <w:rsid w:val="0095778D"/>
    <w:rsid w:val="0095797F"/>
    <w:rsid w:val="009609EB"/>
    <w:rsid w:val="00960FC6"/>
    <w:rsid w:val="00961E9A"/>
    <w:rsid w:val="00961EA4"/>
    <w:rsid w:val="00961EEE"/>
    <w:rsid w:val="0096315F"/>
    <w:rsid w:val="00963C69"/>
    <w:rsid w:val="00964393"/>
    <w:rsid w:val="00966C8F"/>
    <w:rsid w:val="00967845"/>
    <w:rsid w:val="00970138"/>
    <w:rsid w:val="0097112D"/>
    <w:rsid w:val="00971467"/>
    <w:rsid w:val="0097214E"/>
    <w:rsid w:val="009723F2"/>
    <w:rsid w:val="00973760"/>
    <w:rsid w:val="0097609B"/>
    <w:rsid w:val="00976B16"/>
    <w:rsid w:val="00981FD4"/>
    <w:rsid w:val="009822AF"/>
    <w:rsid w:val="009828B0"/>
    <w:rsid w:val="009834C1"/>
    <w:rsid w:val="00983E80"/>
    <w:rsid w:val="00983EA7"/>
    <w:rsid w:val="009855AF"/>
    <w:rsid w:val="009859AD"/>
    <w:rsid w:val="00987B99"/>
    <w:rsid w:val="009921F2"/>
    <w:rsid w:val="00992D55"/>
    <w:rsid w:val="00993C0B"/>
    <w:rsid w:val="009A1D0C"/>
    <w:rsid w:val="009A293E"/>
    <w:rsid w:val="009A3923"/>
    <w:rsid w:val="009A3A35"/>
    <w:rsid w:val="009A45C9"/>
    <w:rsid w:val="009A4C24"/>
    <w:rsid w:val="009A625D"/>
    <w:rsid w:val="009A6324"/>
    <w:rsid w:val="009A7CAA"/>
    <w:rsid w:val="009B32E2"/>
    <w:rsid w:val="009B3DBC"/>
    <w:rsid w:val="009B4A8F"/>
    <w:rsid w:val="009B630F"/>
    <w:rsid w:val="009B6509"/>
    <w:rsid w:val="009B6BA0"/>
    <w:rsid w:val="009B73D0"/>
    <w:rsid w:val="009C071A"/>
    <w:rsid w:val="009C1FEE"/>
    <w:rsid w:val="009C5278"/>
    <w:rsid w:val="009C78B4"/>
    <w:rsid w:val="009D3114"/>
    <w:rsid w:val="009D4048"/>
    <w:rsid w:val="009D4086"/>
    <w:rsid w:val="009D4433"/>
    <w:rsid w:val="009D69BA"/>
    <w:rsid w:val="009E01D6"/>
    <w:rsid w:val="009E06F8"/>
    <w:rsid w:val="009E1A0B"/>
    <w:rsid w:val="009E4CB4"/>
    <w:rsid w:val="009E4CBD"/>
    <w:rsid w:val="009E63A5"/>
    <w:rsid w:val="009E679A"/>
    <w:rsid w:val="009E6D25"/>
    <w:rsid w:val="009E7B75"/>
    <w:rsid w:val="009F1293"/>
    <w:rsid w:val="009F2F9D"/>
    <w:rsid w:val="009F3DB8"/>
    <w:rsid w:val="009F4092"/>
    <w:rsid w:val="009F4AEE"/>
    <w:rsid w:val="009F4C59"/>
    <w:rsid w:val="009F52D4"/>
    <w:rsid w:val="009F5A40"/>
    <w:rsid w:val="009F5EBC"/>
    <w:rsid w:val="009F6DAF"/>
    <w:rsid w:val="009F7762"/>
    <w:rsid w:val="00A009A8"/>
    <w:rsid w:val="00A01F68"/>
    <w:rsid w:val="00A0427B"/>
    <w:rsid w:val="00A05B7D"/>
    <w:rsid w:val="00A06034"/>
    <w:rsid w:val="00A107D9"/>
    <w:rsid w:val="00A108A5"/>
    <w:rsid w:val="00A117B9"/>
    <w:rsid w:val="00A1221E"/>
    <w:rsid w:val="00A12895"/>
    <w:rsid w:val="00A14C4C"/>
    <w:rsid w:val="00A164F5"/>
    <w:rsid w:val="00A170AD"/>
    <w:rsid w:val="00A17398"/>
    <w:rsid w:val="00A20FF8"/>
    <w:rsid w:val="00A21456"/>
    <w:rsid w:val="00A21AB9"/>
    <w:rsid w:val="00A222A8"/>
    <w:rsid w:val="00A2252E"/>
    <w:rsid w:val="00A32339"/>
    <w:rsid w:val="00A3357A"/>
    <w:rsid w:val="00A35C86"/>
    <w:rsid w:val="00A36DAC"/>
    <w:rsid w:val="00A410D4"/>
    <w:rsid w:val="00A4124F"/>
    <w:rsid w:val="00A41483"/>
    <w:rsid w:val="00A4221F"/>
    <w:rsid w:val="00A4247D"/>
    <w:rsid w:val="00A42B2D"/>
    <w:rsid w:val="00A43E73"/>
    <w:rsid w:val="00A44DE1"/>
    <w:rsid w:val="00A45C24"/>
    <w:rsid w:val="00A46DFB"/>
    <w:rsid w:val="00A4768D"/>
    <w:rsid w:val="00A500BC"/>
    <w:rsid w:val="00A51404"/>
    <w:rsid w:val="00A51D95"/>
    <w:rsid w:val="00A52634"/>
    <w:rsid w:val="00A52779"/>
    <w:rsid w:val="00A54ED9"/>
    <w:rsid w:val="00A55035"/>
    <w:rsid w:val="00A55C1F"/>
    <w:rsid w:val="00A55CC2"/>
    <w:rsid w:val="00A5625A"/>
    <w:rsid w:val="00A57727"/>
    <w:rsid w:val="00A57EB5"/>
    <w:rsid w:val="00A60929"/>
    <w:rsid w:val="00A61C1F"/>
    <w:rsid w:val="00A65582"/>
    <w:rsid w:val="00A67D25"/>
    <w:rsid w:val="00A67E22"/>
    <w:rsid w:val="00A717AF"/>
    <w:rsid w:val="00A717C4"/>
    <w:rsid w:val="00A72BDE"/>
    <w:rsid w:val="00A73766"/>
    <w:rsid w:val="00A73FBC"/>
    <w:rsid w:val="00A7444B"/>
    <w:rsid w:val="00A74C2C"/>
    <w:rsid w:val="00A74CFC"/>
    <w:rsid w:val="00A7683C"/>
    <w:rsid w:val="00A771AE"/>
    <w:rsid w:val="00A808AC"/>
    <w:rsid w:val="00A81091"/>
    <w:rsid w:val="00A824B4"/>
    <w:rsid w:val="00A830F7"/>
    <w:rsid w:val="00A83F6F"/>
    <w:rsid w:val="00A8426C"/>
    <w:rsid w:val="00A844AA"/>
    <w:rsid w:val="00A84C4A"/>
    <w:rsid w:val="00A87174"/>
    <w:rsid w:val="00A90A7F"/>
    <w:rsid w:val="00A90D46"/>
    <w:rsid w:val="00A90DA4"/>
    <w:rsid w:val="00A90FB3"/>
    <w:rsid w:val="00A91335"/>
    <w:rsid w:val="00A91E62"/>
    <w:rsid w:val="00A92B8C"/>
    <w:rsid w:val="00A93253"/>
    <w:rsid w:val="00A936D9"/>
    <w:rsid w:val="00A94FE0"/>
    <w:rsid w:val="00A95557"/>
    <w:rsid w:val="00A96044"/>
    <w:rsid w:val="00A96134"/>
    <w:rsid w:val="00A963C3"/>
    <w:rsid w:val="00A97896"/>
    <w:rsid w:val="00AA0B29"/>
    <w:rsid w:val="00AA14AD"/>
    <w:rsid w:val="00AA4277"/>
    <w:rsid w:val="00AA66FF"/>
    <w:rsid w:val="00AA69C5"/>
    <w:rsid w:val="00AA7708"/>
    <w:rsid w:val="00AB0240"/>
    <w:rsid w:val="00AB15C4"/>
    <w:rsid w:val="00AB298E"/>
    <w:rsid w:val="00AB465F"/>
    <w:rsid w:val="00AB5EFC"/>
    <w:rsid w:val="00AB6454"/>
    <w:rsid w:val="00AB71F6"/>
    <w:rsid w:val="00AB7B81"/>
    <w:rsid w:val="00AB7CB4"/>
    <w:rsid w:val="00AC03F9"/>
    <w:rsid w:val="00AC0967"/>
    <w:rsid w:val="00AC1F62"/>
    <w:rsid w:val="00AC25C8"/>
    <w:rsid w:val="00AC3253"/>
    <w:rsid w:val="00AC445A"/>
    <w:rsid w:val="00AC574E"/>
    <w:rsid w:val="00AD01F8"/>
    <w:rsid w:val="00AD0A20"/>
    <w:rsid w:val="00AD0AEF"/>
    <w:rsid w:val="00AD36A9"/>
    <w:rsid w:val="00AD4F23"/>
    <w:rsid w:val="00AD54E5"/>
    <w:rsid w:val="00AD5724"/>
    <w:rsid w:val="00AE00DF"/>
    <w:rsid w:val="00AE0E06"/>
    <w:rsid w:val="00AE1444"/>
    <w:rsid w:val="00AE20C5"/>
    <w:rsid w:val="00AE22B1"/>
    <w:rsid w:val="00AE261D"/>
    <w:rsid w:val="00AE30B4"/>
    <w:rsid w:val="00AE4180"/>
    <w:rsid w:val="00AE45F3"/>
    <w:rsid w:val="00AE485E"/>
    <w:rsid w:val="00AE5555"/>
    <w:rsid w:val="00AE6F73"/>
    <w:rsid w:val="00AE7D55"/>
    <w:rsid w:val="00AE7F0C"/>
    <w:rsid w:val="00AF0F35"/>
    <w:rsid w:val="00AF113B"/>
    <w:rsid w:val="00AF2703"/>
    <w:rsid w:val="00AF401B"/>
    <w:rsid w:val="00AF413A"/>
    <w:rsid w:val="00AF6A96"/>
    <w:rsid w:val="00B01858"/>
    <w:rsid w:val="00B019F2"/>
    <w:rsid w:val="00B01BDC"/>
    <w:rsid w:val="00B02F73"/>
    <w:rsid w:val="00B04E6F"/>
    <w:rsid w:val="00B052F7"/>
    <w:rsid w:val="00B0565E"/>
    <w:rsid w:val="00B056E8"/>
    <w:rsid w:val="00B1069C"/>
    <w:rsid w:val="00B10800"/>
    <w:rsid w:val="00B11051"/>
    <w:rsid w:val="00B117AF"/>
    <w:rsid w:val="00B137D7"/>
    <w:rsid w:val="00B140AD"/>
    <w:rsid w:val="00B152C8"/>
    <w:rsid w:val="00B160D8"/>
    <w:rsid w:val="00B162BB"/>
    <w:rsid w:val="00B16663"/>
    <w:rsid w:val="00B176C4"/>
    <w:rsid w:val="00B17B3B"/>
    <w:rsid w:val="00B204A2"/>
    <w:rsid w:val="00B218F8"/>
    <w:rsid w:val="00B21DC8"/>
    <w:rsid w:val="00B22102"/>
    <w:rsid w:val="00B22B96"/>
    <w:rsid w:val="00B2334E"/>
    <w:rsid w:val="00B245CB"/>
    <w:rsid w:val="00B25C44"/>
    <w:rsid w:val="00B261DC"/>
    <w:rsid w:val="00B26631"/>
    <w:rsid w:val="00B3177F"/>
    <w:rsid w:val="00B31D1E"/>
    <w:rsid w:val="00B31ED3"/>
    <w:rsid w:val="00B32D85"/>
    <w:rsid w:val="00B335F1"/>
    <w:rsid w:val="00B337CB"/>
    <w:rsid w:val="00B344E9"/>
    <w:rsid w:val="00B35FB2"/>
    <w:rsid w:val="00B413B0"/>
    <w:rsid w:val="00B41843"/>
    <w:rsid w:val="00B41CE8"/>
    <w:rsid w:val="00B43259"/>
    <w:rsid w:val="00B452B9"/>
    <w:rsid w:val="00B452CC"/>
    <w:rsid w:val="00B45858"/>
    <w:rsid w:val="00B46C14"/>
    <w:rsid w:val="00B46D7F"/>
    <w:rsid w:val="00B473E4"/>
    <w:rsid w:val="00B47C55"/>
    <w:rsid w:val="00B501CE"/>
    <w:rsid w:val="00B504A9"/>
    <w:rsid w:val="00B51ECC"/>
    <w:rsid w:val="00B52087"/>
    <w:rsid w:val="00B5323D"/>
    <w:rsid w:val="00B54344"/>
    <w:rsid w:val="00B55496"/>
    <w:rsid w:val="00B55892"/>
    <w:rsid w:val="00B558CE"/>
    <w:rsid w:val="00B563BB"/>
    <w:rsid w:val="00B56CB3"/>
    <w:rsid w:val="00B56CB8"/>
    <w:rsid w:val="00B56D8F"/>
    <w:rsid w:val="00B6035B"/>
    <w:rsid w:val="00B61633"/>
    <w:rsid w:val="00B61920"/>
    <w:rsid w:val="00B61C5C"/>
    <w:rsid w:val="00B6335B"/>
    <w:rsid w:val="00B64206"/>
    <w:rsid w:val="00B646AC"/>
    <w:rsid w:val="00B649ED"/>
    <w:rsid w:val="00B64B39"/>
    <w:rsid w:val="00B64C7F"/>
    <w:rsid w:val="00B65D8A"/>
    <w:rsid w:val="00B6658D"/>
    <w:rsid w:val="00B678BE"/>
    <w:rsid w:val="00B731C5"/>
    <w:rsid w:val="00B7389A"/>
    <w:rsid w:val="00B74014"/>
    <w:rsid w:val="00B77456"/>
    <w:rsid w:val="00B81033"/>
    <w:rsid w:val="00B828A5"/>
    <w:rsid w:val="00B84232"/>
    <w:rsid w:val="00B86B35"/>
    <w:rsid w:val="00B86DA9"/>
    <w:rsid w:val="00B87F85"/>
    <w:rsid w:val="00B90531"/>
    <w:rsid w:val="00B9319C"/>
    <w:rsid w:val="00B94055"/>
    <w:rsid w:val="00BA118E"/>
    <w:rsid w:val="00BA1195"/>
    <w:rsid w:val="00BA1F40"/>
    <w:rsid w:val="00BA36BC"/>
    <w:rsid w:val="00BA46B1"/>
    <w:rsid w:val="00BA4B53"/>
    <w:rsid w:val="00BA53C3"/>
    <w:rsid w:val="00BA5E67"/>
    <w:rsid w:val="00BA608D"/>
    <w:rsid w:val="00BA656B"/>
    <w:rsid w:val="00BA6FA4"/>
    <w:rsid w:val="00BB0666"/>
    <w:rsid w:val="00BB4B4E"/>
    <w:rsid w:val="00BB522E"/>
    <w:rsid w:val="00BB6317"/>
    <w:rsid w:val="00BC0C0A"/>
    <w:rsid w:val="00BC1DBE"/>
    <w:rsid w:val="00BC3399"/>
    <w:rsid w:val="00BC4370"/>
    <w:rsid w:val="00BC45E9"/>
    <w:rsid w:val="00BC4E95"/>
    <w:rsid w:val="00BC6DCF"/>
    <w:rsid w:val="00BC78AD"/>
    <w:rsid w:val="00BD1533"/>
    <w:rsid w:val="00BD1767"/>
    <w:rsid w:val="00BD2371"/>
    <w:rsid w:val="00BD277C"/>
    <w:rsid w:val="00BD2849"/>
    <w:rsid w:val="00BD3933"/>
    <w:rsid w:val="00BD3EEE"/>
    <w:rsid w:val="00BD4B18"/>
    <w:rsid w:val="00BD59C8"/>
    <w:rsid w:val="00BD5A11"/>
    <w:rsid w:val="00BD612A"/>
    <w:rsid w:val="00BE1789"/>
    <w:rsid w:val="00BE2D59"/>
    <w:rsid w:val="00BE479C"/>
    <w:rsid w:val="00BE48C7"/>
    <w:rsid w:val="00BE53C8"/>
    <w:rsid w:val="00BE5CEA"/>
    <w:rsid w:val="00BE6342"/>
    <w:rsid w:val="00BF017E"/>
    <w:rsid w:val="00BF0A84"/>
    <w:rsid w:val="00BF38C9"/>
    <w:rsid w:val="00BF4165"/>
    <w:rsid w:val="00BF4DD2"/>
    <w:rsid w:val="00BF5458"/>
    <w:rsid w:val="00BF558C"/>
    <w:rsid w:val="00BF56B4"/>
    <w:rsid w:val="00BF599B"/>
    <w:rsid w:val="00BF6587"/>
    <w:rsid w:val="00BF72D0"/>
    <w:rsid w:val="00BF7A44"/>
    <w:rsid w:val="00C00784"/>
    <w:rsid w:val="00C00D31"/>
    <w:rsid w:val="00C01196"/>
    <w:rsid w:val="00C022EF"/>
    <w:rsid w:val="00C03478"/>
    <w:rsid w:val="00C05313"/>
    <w:rsid w:val="00C056C7"/>
    <w:rsid w:val="00C06B30"/>
    <w:rsid w:val="00C06D47"/>
    <w:rsid w:val="00C11150"/>
    <w:rsid w:val="00C11853"/>
    <w:rsid w:val="00C120AE"/>
    <w:rsid w:val="00C123D5"/>
    <w:rsid w:val="00C14CCD"/>
    <w:rsid w:val="00C15755"/>
    <w:rsid w:val="00C15BED"/>
    <w:rsid w:val="00C17200"/>
    <w:rsid w:val="00C20377"/>
    <w:rsid w:val="00C20B96"/>
    <w:rsid w:val="00C21624"/>
    <w:rsid w:val="00C223A9"/>
    <w:rsid w:val="00C225CC"/>
    <w:rsid w:val="00C22B15"/>
    <w:rsid w:val="00C22B60"/>
    <w:rsid w:val="00C22F9B"/>
    <w:rsid w:val="00C23062"/>
    <w:rsid w:val="00C237AF"/>
    <w:rsid w:val="00C237FC"/>
    <w:rsid w:val="00C25404"/>
    <w:rsid w:val="00C264E0"/>
    <w:rsid w:val="00C2756F"/>
    <w:rsid w:val="00C31450"/>
    <w:rsid w:val="00C344A6"/>
    <w:rsid w:val="00C34FA5"/>
    <w:rsid w:val="00C36D2C"/>
    <w:rsid w:val="00C377AA"/>
    <w:rsid w:val="00C439C1"/>
    <w:rsid w:val="00C44E1D"/>
    <w:rsid w:val="00C46D87"/>
    <w:rsid w:val="00C47281"/>
    <w:rsid w:val="00C517FD"/>
    <w:rsid w:val="00C53285"/>
    <w:rsid w:val="00C546A2"/>
    <w:rsid w:val="00C5580B"/>
    <w:rsid w:val="00C55A08"/>
    <w:rsid w:val="00C55D51"/>
    <w:rsid w:val="00C56B34"/>
    <w:rsid w:val="00C57A1D"/>
    <w:rsid w:val="00C62239"/>
    <w:rsid w:val="00C6283A"/>
    <w:rsid w:val="00C63876"/>
    <w:rsid w:val="00C640A4"/>
    <w:rsid w:val="00C6430B"/>
    <w:rsid w:val="00C64609"/>
    <w:rsid w:val="00C64F7A"/>
    <w:rsid w:val="00C662BC"/>
    <w:rsid w:val="00C70D58"/>
    <w:rsid w:val="00C71FF5"/>
    <w:rsid w:val="00C726F9"/>
    <w:rsid w:val="00C72735"/>
    <w:rsid w:val="00C73DC2"/>
    <w:rsid w:val="00C73E94"/>
    <w:rsid w:val="00C757B9"/>
    <w:rsid w:val="00C757E1"/>
    <w:rsid w:val="00C76544"/>
    <w:rsid w:val="00C76A2C"/>
    <w:rsid w:val="00C7724C"/>
    <w:rsid w:val="00C776A2"/>
    <w:rsid w:val="00C77E89"/>
    <w:rsid w:val="00C800B6"/>
    <w:rsid w:val="00C80273"/>
    <w:rsid w:val="00C810C7"/>
    <w:rsid w:val="00C824B6"/>
    <w:rsid w:val="00C833B0"/>
    <w:rsid w:val="00C83661"/>
    <w:rsid w:val="00C83E88"/>
    <w:rsid w:val="00C84500"/>
    <w:rsid w:val="00C85027"/>
    <w:rsid w:val="00C90EB4"/>
    <w:rsid w:val="00C910D4"/>
    <w:rsid w:val="00C93270"/>
    <w:rsid w:val="00C93DF4"/>
    <w:rsid w:val="00C950CC"/>
    <w:rsid w:val="00C9574F"/>
    <w:rsid w:val="00C9636A"/>
    <w:rsid w:val="00C96567"/>
    <w:rsid w:val="00C979EF"/>
    <w:rsid w:val="00CA0911"/>
    <w:rsid w:val="00CA0EBC"/>
    <w:rsid w:val="00CA1BE2"/>
    <w:rsid w:val="00CA3506"/>
    <w:rsid w:val="00CA4C51"/>
    <w:rsid w:val="00CA561D"/>
    <w:rsid w:val="00CA6360"/>
    <w:rsid w:val="00CA7D5B"/>
    <w:rsid w:val="00CB1A21"/>
    <w:rsid w:val="00CB2054"/>
    <w:rsid w:val="00CB2AF9"/>
    <w:rsid w:val="00CB3E87"/>
    <w:rsid w:val="00CB3F1A"/>
    <w:rsid w:val="00CB4F18"/>
    <w:rsid w:val="00CB5A87"/>
    <w:rsid w:val="00CB6155"/>
    <w:rsid w:val="00CB6268"/>
    <w:rsid w:val="00CB65B8"/>
    <w:rsid w:val="00CB68DF"/>
    <w:rsid w:val="00CB7C89"/>
    <w:rsid w:val="00CC00A3"/>
    <w:rsid w:val="00CC0215"/>
    <w:rsid w:val="00CC15B9"/>
    <w:rsid w:val="00CC1EDC"/>
    <w:rsid w:val="00CC2E36"/>
    <w:rsid w:val="00CC2F61"/>
    <w:rsid w:val="00CC3178"/>
    <w:rsid w:val="00CC52AB"/>
    <w:rsid w:val="00CC6730"/>
    <w:rsid w:val="00CC6741"/>
    <w:rsid w:val="00CC7BEE"/>
    <w:rsid w:val="00CC7FF4"/>
    <w:rsid w:val="00CD04B3"/>
    <w:rsid w:val="00CD0931"/>
    <w:rsid w:val="00CD0C87"/>
    <w:rsid w:val="00CD1C97"/>
    <w:rsid w:val="00CD25F8"/>
    <w:rsid w:val="00CD4893"/>
    <w:rsid w:val="00CD502F"/>
    <w:rsid w:val="00CD5580"/>
    <w:rsid w:val="00CD5AF6"/>
    <w:rsid w:val="00CD5E2F"/>
    <w:rsid w:val="00CD6B51"/>
    <w:rsid w:val="00CD7CEA"/>
    <w:rsid w:val="00CE0553"/>
    <w:rsid w:val="00CE5515"/>
    <w:rsid w:val="00CE5A8A"/>
    <w:rsid w:val="00CE5D30"/>
    <w:rsid w:val="00CE5ECD"/>
    <w:rsid w:val="00CE6784"/>
    <w:rsid w:val="00CE704E"/>
    <w:rsid w:val="00CE73DF"/>
    <w:rsid w:val="00CF18A9"/>
    <w:rsid w:val="00CF19CB"/>
    <w:rsid w:val="00CF20C8"/>
    <w:rsid w:val="00CF2CE0"/>
    <w:rsid w:val="00CF3F89"/>
    <w:rsid w:val="00CF43EB"/>
    <w:rsid w:val="00CF440A"/>
    <w:rsid w:val="00CF4754"/>
    <w:rsid w:val="00CF615F"/>
    <w:rsid w:val="00CF6B9C"/>
    <w:rsid w:val="00CF6DC8"/>
    <w:rsid w:val="00CF77AE"/>
    <w:rsid w:val="00D008DC"/>
    <w:rsid w:val="00D015A0"/>
    <w:rsid w:val="00D03AD5"/>
    <w:rsid w:val="00D04BBE"/>
    <w:rsid w:val="00D059E8"/>
    <w:rsid w:val="00D0636A"/>
    <w:rsid w:val="00D06990"/>
    <w:rsid w:val="00D07655"/>
    <w:rsid w:val="00D07B46"/>
    <w:rsid w:val="00D10724"/>
    <w:rsid w:val="00D107D4"/>
    <w:rsid w:val="00D10D5D"/>
    <w:rsid w:val="00D11124"/>
    <w:rsid w:val="00D11B7C"/>
    <w:rsid w:val="00D11E24"/>
    <w:rsid w:val="00D12B74"/>
    <w:rsid w:val="00D13588"/>
    <w:rsid w:val="00D1361B"/>
    <w:rsid w:val="00D169C4"/>
    <w:rsid w:val="00D16E57"/>
    <w:rsid w:val="00D1733A"/>
    <w:rsid w:val="00D209D5"/>
    <w:rsid w:val="00D20EF8"/>
    <w:rsid w:val="00D214BC"/>
    <w:rsid w:val="00D2283D"/>
    <w:rsid w:val="00D24DC3"/>
    <w:rsid w:val="00D258C6"/>
    <w:rsid w:val="00D27B50"/>
    <w:rsid w:val="00D3055E"/>
    <w:rsid w:val="00D31BB9"/>
    <w:rsid w:val="00D322A9"/>
    <w:rsid w:val="00D34D92"/>
    <w:rsid w:val="00D34DAD"/>
    <w:rsid w:val="00D34F8D"/>
    <w:rsid w:val="00D356F9"/>
    <w:rsid w:val="00D357F8"/>
    <w:rsid w:val="00D358A2"/>
    <w:rsid w:val="00D373BC"/>
    <w:rsid w:val="00D374D4"/>
    <w:rsid w:val="00D37E4E"/>
    <w:rsid w:val="00D401C8"/>
    <w:rsid w:val="00D4091A"/>
    <w:rsid w:val="00D409C9"/>
    <w:rsid w:val="00D41352"/>
    <w:rsid w:val="00D41569"/>
    <w:rsid w:val="00D41E6D"/>
    <w:rsid w:val="00D41F5A"/>
    <w:rsid w:val="00D42CD0"/>
    <w:rsid w:val="00D432A6"/>
    <w:rsid w:val="00D445DB"/>
    <w:rsid w:val="00D4563C"/>
    <w:rsid w:val="00D46CE0"/>
    <w:rsid w:val="00D47955"/>
    <w:rsid w:val="00D50CC1"/>
    <w:rsid w:val="00D5162D"/>
    <w:rsid w:val="00D53D7D"/>
    <w:rsid w:val="00D55057"/>
    <w:rsid w:val="00D56212"/>
    <w:rsid w:val="00D56CD5"/>
    <w:rsid w:val="00D57B57"/>
    <w:rsid w:val="00D61F5E"/>
    <w:rsid w:val="00D630B4"/>
    <w:rsid w:val="00D634DC"/>
    <w:rsid w:val="00D63AAD"/>
    <w:rsid w:val="00D63C93"/>
    <w:rsid w:val="00D64145"/>
    <w:rsid w:val="00D65AE4"/>
    <w:rsid w:val="00D661B8"/>
    <w:rsid w:val="00D706D2"/>
    <w:rsid w:val="00D7100A"/>
    <w:rsid w:val="00D714D1"/>
    <w:rsid w:val="00D71746"/>
    <w:rsid w:val="00D741CA"/>
    <w:rsid w:val="00D758CC"/>
    <w:rsid w:val="00D76FA9"/>
    <w:rsid w:val="00D80026"/>
    <w:rsid w:val="00D80D6D"/>
    <w:rsid w:val="00D816C1"/>
    <w:rsid w:val="00D81924"/>
    <w:rsid w:val="00D81B06"/>
    <w:rsid w:val="00D84479"/>
    <w:rsid w:val="00D90325"/>
    <w:rsid w:val="00D90D14"/>
    <w:rsid w:val="00D911C5"/>
    <w:rsid w:val="00D92AFC"/>
    <w:rsid w:val="00D94BE2"/>
    <w:rsid w:val="00D9746B"/>
    <w:rsid w:val="00D9747D"/>
    <w:rsid w:val="00D9759D"/>
    <w:rsid w:val="00D97700"/>
    <w:rsid w:val="00D97DBD"/>
    <w:rsid w:val="00DA0DCA"/>
    <w:rsid w:val="00DA179C"/>
    <w:rsid w:val="00DA1A85"/>
    <w:rsid w:val="00DA1CDF"/>
    <w:rsid w:val="00DA1E35"/>
    <w:rsid w:val="00DA22A8"/>
    <w:rsid w:val="00DA3A9D"/>
    <w:rsid w:val="00DA4754"/>
    <w:rsid w:val="00DA4F6D"/>
    <w:rsid w:val="00DA7751"/>
    <w:rsid w:val="00DB0EE0"/>
    <w:rsid w:val="00DB25F9"/>
    <w:rsid w:val="00DB345D"/>
    <w:rsid w:val="00DB4FDF"/>
    <w:rsid w:val="00DB50EC"/>
    <w:rsid w:val="00DB5467"/>
    <w:rsid w:val="00DC03CA"/>
    <w:rsid w:val="00DC3D3C"/>
    <w:rsid w:val="00DC40D8"/>
    <w:rsid w:val="00DC4D3B"/>
    <w:rsid w:val="00DC50D9"/>
    <w:rsid w:val="00DC5920"/>
    <w:rsid w:val="00DC64A8"/>
    <w:rsid w:val="00DD0181"/>
    <w:rsid w:val="00DD054F"/>
    <w:rsid w:val="00DD2A0E"/>
    <w:rsid w:val="00DD3B8F"/>
    <w:rsid w:val="00DD63F9"/>
    <w:rsid w:val="00DD67AE"/>
    <w:rsid w:val="00DE0F4A"/>
    <w:rsid w:val="00DE103C"/>
    <w:rsid w:val="00DE18D2"/>
    <w:rsid w:val="00DE475C"/>
    <w:rsid w:val="00DE4C43"/>
    <w:rsid w:val="00DF0836"/>
    <w:rsid w:val="00DF14DB"/>
    <w:rsid w:val="00DF23AD"/>
    <w:rsid w:val="00DF2E2B"/>
    <w:rsid w:val="00DF3777"/>
    <w:rsid w:val="00DF39E4"/>
    <w:rsid w:val="00DF4D4E"/>
    <w:rsid w:val="00DF5576"/>
    <w:rsid w:val="00DF585C"/>
    <w:rsid w:val="00DF6241"/>
    <w:rsid w:val="00DF7CDC"/>
    <w:rsid w:val="00DF7E41"/>
    <w:rsid w:val="00E01A0F"/>
    <w:rsid w:val="00E0203A"/>
    <w:rsid w:val="00E04EED"/>
    <w:rsid w:val="00E06061"/>
    <w:rsid w:val="00E077A7"/>
    <w:rsid w:val="00E10B99"/>
    <w:rsid w:val="00E115CA"/>
    <w:rsid w:val="00E1240D"/>
    <w:rsid w:val="00E1281D"/>
    <w:rsid w:val="00E13EB3"/>
    <w:rsid w:val="00E14A25"/>
    <w:rsid w:val="00E14B95"/>
    <w:rsid w:val="00E15757"/>
    <w:rsid w:val="00E16BED"/>
    <w:rsid w:val="00E2022E"/>
    <w:rsid w:val="00E207C1"/>
    <w:rsid w:val="00E21ACF"/>
    <w:rsid w:val="00E23C3C"/>
    <w:rsid w:val="00E23FCC"/>
    <w:rsid w:val="00E2451A"/>
    <w:rsid w:val="00E24541"/>
    <w:rsid w:val="00E24758"/>
    <w:rsid w:val="00E24B0A"/>
    <w:rsid w:val="00E253C8"/>
    <w:rsid w:val="00E306C0"/>
    <w:rsid w:val="00E31BE1"/>
    <w:rsid w:val="00E32E2C"/>
    <w:rsid w:val="00E34F2F"/>
    <w:rsid w:val="00E40EBD"/>
    <w:rsid w:val="00E40FD7"/>
    <w:rsid w:val="00E422AC"/>
    <w:rsid w:val="00E4304A"/>
    <w:rsid w:val="00E43AAF"/>
    <w:rsid w:val="00E445E8"/>
    <w:rsid w:val="00E44CBA"/>
    <w:rsid w:val="00E45976"/>
    <w:rsid w:val="00E462E5"/>
    <w:rsid w:val="00E465F8"/>
    <w:rsid w:val="00E46A88"/>
    <w:rsid w:val="00E46EC7"/>
    <w:rsid w:val="00E475DF"/>
    <w:rsid w:val="00E50FA9"/>
    <w:rsid w:val="00E51E96"/>
    <w:rsid w:val="00E5346C"/>
    <w:rsid w:val="00E53FD7"/>
    <w:rsid w:val="00E54153"/>
    <w:rsid w:val="00E56D3A"/>
    <w:rsid w:val="00E62474"/>
    <w:rsid w:val="00E63273"/>
    <w:rsid w:val="00E63878"/>
    <w:rsid w:val="00E66239"/>
    <w:rsid w:val="00E6680F"/>
    <w:rsid w:val="00E707B2"/>
    <w:rsid w:val="00E70D39"/>
    <w:rsid w:val="00E721CF"/>
    <w:rsid w:val="00E72C19"/>
    <w:rsid w:val="00E7306C"/>
    <w:rsid w:val="00E7349F"/>
    <w:rsid w:val="00E74431"/>
    <w:rsid w:val="00E754F1"/>
    <w:rsid w:val="00E75FD2"/>
    <w:rsid w:val="00E765EC"/>
    <w:rsid w:val="00E76AD0"/>
    <w:rsid w:val="00E8027B"/>
    <w:rsid w:val="00E809EE"/>
    <w:rsid w:val="00E82030"/>
    <w:rsid w:val="00E821CA"/>
    <w:rsid w:val="00E82D96"/>
    <w:rsid w:val="00E82DCD"/>
    <w:rsid w:val="00E837CE"/>
    <w:rsid w:val="00E845F5"/>
    <w:rsid w:val="00E8463E"/>
    <w:rsid w:val="00E855C0"/>
    <w:rsid w:val="00E86319"/>
    <w:rsid w:val="00E878E3"/>
    <w:rsid w:val="00E87CF9"/>
    <w:rsid w:val="00E91C42"/>
    <w:rsid w:val="00E9328A"/>
    <w:rsid w:val="00E934A1"/>
    <w:rsid w:val="00E93A97"/>
    <w:rsid w:val="00E94AE5"/>
    <w:rsid w:val="00E95CA6"/>
    <w:rsid w:val="00E97564"/>
    <w:rsid w:val="00EA0712"/>
    <w:rsid w:val="00EA0CF5"/>
    <w:rsid w:val="00EA1F14"/>
    <w:rsid w:val="00EA4306"/>
    <w:rsid w:val="00EA5D00"/>
    <w:rsid w:val="00EA6F32"/>
    <w:rsid w:val="00EA6FFA"/>
    <w:rsid w:val="00EA70CF"/>
    <w:rsid w:val="00EB19FA"/>
    <w:rsid w:val="00EB2646"/>
    <w:rsid w:val="00EB2FD4"/>
    <w:rsid w:val="00EB4AFB"/>
    <w:rsid w:val="00EB555C"/>
    <w:rsid w:val="00EC0593"/>
    <w:rsid w:val="00EC1C41"/>
    <w:rsid w:val="00EC1CBC"/>
    <w:rsid w:val="00EC3817"/>
    <w:rsid w:val="00EC3D85"/>
    <w:rsid w:val="00EC5E2D"/>
    <w:rsid w:val="00EC69B3"/>
    <w:rsid w:val="00ED0CAB"/>
    <w:rsid w:val="00ED1204"/>
    <w:rsid w:val="00ED21C1"/>
    <w:rsid w:val="00ED3DA3"/>
    <w:rsid w:val="00ED3E3C"/>
    <w:rsid w:val="00ED5874"/>
    <w:rsid w:val="00ED6186"/>
    <w:rsid w:val="00ED6EB8"/>
    <w:rsid w:val="00EE1CB9"/>
    <w:rsid w:val="00EE2A4D"/>
    <w:rsid w:val="00EE338F"/>
    <w:rsid w:val="00EE517A"/>
    <w:rsid w:val="00EE5389"/>
    <w:rsid w:val="00EE56F2"/>
    <w:rsid w:val="00EE5A47"/>
    <w:rsid w:val="00EE7199"/>
    <w:rsid w:val="00EF1EBD"/>
    <w:rsid w:val="00EF241C"/>
    <w:rsid w:val="00EF2C96"/>
    <w:rsid w:val="00EF2F33"/>
    <w:rsid w:val="00EF3C04"/>
    <w:rsid w:val="00EF419B"/>
    <w:rsid w:val="00EF4BCE"/>
    <w:rsid w:val="00EF54E4"/>
    <w:rsid w:val="00EF6E2D"/>
    <w:rsid w:val="00EF7AA1"/>
    <w:rsid w:val="00F011C3"/>
    <w:rsid w:val="00F03F48"/>
    <w:rsid w:val="00F04F6F"/>
    <w:rsid w:val="00F05048"/>
    <w:rsid w:val="00F052AF"/>
    <w:rsid w:val="00F055C1"/>
    <w:rsid w:val="00F055E3"/>
    <w:rsid w:val="00F05A6F"/>
    <w:rsid w:val="00F05D25"/>
    <w:rsid w:val="00F06783"/>
    <w:rsid w:val="00F06CDB"/>
    <w:rsid w:val="00F071B4"/>
    <w:rsid w:val="00F07348"/>
    <w:rsid w:val="00F1061E"/>
    <w:rsid w:val="00F10F54"/>
    <w:rsid w:val="00F133E3"/>
    <w:rsid w:val="00F154F6"/>
    <w:rsid w:val="00F16431"/>
    <w:rsid w:val="00F16C50"/>
    <w:rsid w:val="00F17794"/>
    <w:rsid w:val="00F17E81"/>
    <w:rsid w:val="00F201F0"/>
    <w:rsid w:val="00F21525"/>
    <w:rsid w:val="00F23606"/>
    <w:rsid w:val="00F24C20"/>
    <w:rsid w:val="00F25AFA"/>
    <w:rsid w:val="00F2657E"/>
    <w:rsid w:val="00F26747"/>
    <w:rsid w:val="00F32527"/>
    <w:rsid w:val="00F34C84"/>
    <w:rsid w:val="00F35382"/>
    <w:rsid w:val="00F366D5"/>
    <w:rsid w:val="00F36D33"/>
    <w:rsid w:val="00F36E23"/>
    <w:rsid w:val="00F36FC8"/>
    <w:rsid w:val="00F41DFA"/>
    <w:rsid w:val="00F42034"/>
    <w:rsid w:val="00F436A7"/>
    <w:rsid w:val="00F43DD7"/>
    <w:rsid w:val="00F462C9"/>
    <w:rsid w:val="00F4676F"/>
    <w:rsid w:val="00F46E80"/>
    <w:rsid w:val="00F50F42"/>
    <w:rsid w:val="00F512C1"/>
    <w:rsid w:val="00F51F08"/>
    <w:rsid w:val="00F52C64"/>
    <w:rsid w:val="00F563D2"/>
    <w:rsid w:val="00F56619"/>
    <w:rsid w:val="00F56736"/>
    <w:rsid w:val="00F568DE"/>
    <w:rsid w:val="00F56E7A"/>
    <w:rsid w:val="00F57628"/>
    <w:rsid w:val="00F57918"/>
    <w:rsid w:val="00F6034D"/>
    <w:rsid w:val="00F61147"/>
    <w:rsid w:val="00F617BC"/>
    <w:rsid w:val="00F61AEC"/>
    <w:rsid w:val="00F61D82"/>
    <w:rsid w:val="00F6273B"/>
    <w:rsid w:val="00F637CF"/>
    <w:rsid w:val="00F64B52"/>
    <w:rsid w:val="00F653C4"/>
    <w:rsid w:val="00F6606F"/>
    <w:rsid w:val="00F6677A"/>
    <w:rsid w:val="00F708F7"/>
    <w:rsid w:val="00F72567"/>
    <w:rsid w:val="00F735A0"/>
    <w:rsid w:val="00F735D4"/>
    <w:rsid w:val="00F738A5"/>
    <w:rsid w:val="00F742AC"/>
    <w:rsid w:val="00F74418"/>
    <w:rsid w:val="00F81A0A"/>
    <w:rsid w:val="00F83622"/>
    <w:rsid w:val="00F85563"/>
    <w:rsid w:val="00F855C1"/>
    <w:rsid w:val="00F915B8"/>
    <w:rsid w:val="00F91EC8"/>
    <w:rsid w:val="00F92BE3"/>
    <w:rsid w:val="00F93922"/>
    <w:rsid w:val="00F93F8D"/>
    <w:rsid w:val="00F9700E"/>
    <w:rsid w:val="00F971AF"/>
    <w:rsid w:val="00FA0771"/>
    <w:rsid w:val="00FA1403"/>
    <w:rsid w:val="00FA2EA6"/>
    <w:rsid w:val="00FA358F"/>
    <w:rsid w:val="00FA423D"/>
    <w:rsid w:val="00FA45B3"/>
    <w:rsid w:val="00FA5E93"/>
    <w:rsid w:val="00FA60F9"/>
    <w:rsid w:val="00FA64EF"/>
    <w:rsid w:val="00FA7598"/>
    <w:rsid w:val="00FA7AF5"/>
    <w:rsid w:val="00FB08E8"/>
    <w:rsid w:val="00FB0C93"/>
    <w:rsid w:val="00FB2329"/>
    <w:rsid w:val="00FB3325"/>
    <w:rsid w:val="00FB3761"/>
    <w:rsid w:val="00FB6184"/>
    <w:rsid w:val="00FB6F7B"/>
    <w:rsid w:val="00FB7ADD"/>
    <w:rsid w:val="00FC2270"/>
    <w:rsid w:val="00FC666E"/>
    <w:rsid w:val="00FC7197"/>
    <w:rsid w:val="00FD1246"/>
    <w:rsid w:val="00FD1F9A"/>
    <w:rsid w:val="00FD236E"/>
    <w:rsid w:val="00FD5808"/>
    <w:rsid w:val="00FD685C"/>
    <w:rsid w:val="00FE0666"/>
    <w:rsid w:val="00FE16E5"/>
    <w:rsid w:val="00FE32B5"/>
    <w:rsid w:val="00FE54E0"/>
    <w:rsid w:val="00FE6401"/>
    <w:rsid w:val="00FE6B54"/>
    <w:rsid w:val="00FE79D7"/>
    <w:rsid w:val="00FF0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2A85D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4730"/>
    <w:pPr>
      <w:keepNext/>
      <w:keepLines/>
      <w:spacing w:before="240"/>
      <w:outlineLvl w:val="0"/>
    </w:pPr>
    <w:rPr>
      <w:rFonts w:ascii="Helvetica" w:eastAsiaTheme="majorEastAsia" w:hAnsi="Helvetica" w:cstheme="majorBidi"/>
      <w:b/>
      <w:sz w:val="23"/>
      <w:szCs w:val="23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09A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7389A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0874FA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0874FA"/>
    <w:rPr>
      <w:color w:val="0000FF"/>
      <w:u w:val="single"/>
    </w:rPr>
  </w:style>
  <w:style w:type="character" w:customStyle="1" w:styleId="cit-auth">
    <w:name w:val="cit-auth"/>
    <w:basedOn w:val="DefaultParagraphFont"/>
    <w:rsid w:val="00474DF1"/>
  </w:style>
  <w:style w:type="character" w:customStyle="1" w:styleId="cit-name-surname">
    <w:name w:val="cit-name-surname"/>
    <w:basedOn w:val="DefaultParagraphFont"/>
    <w:rsid w:val="00474DF1"/>
  </w:style>
  <w:style w:type="character" w:customStyle="1" w:styleId="cit-name-given-names">
    <w:name w:val="cit-name-given-names"/>
    <w:basedOn w:val="DefaultParagraphFont"/>
    <w:rsid w:val="00474DF1"/>
  </w:style>
  <w:style w:type="character" w:customStyle="1" w:styleId="cit-etal">
    <w:name w:val="cit-etal"/>
    <w:basedOn w:val="DefaultParagraphFont"/>
    <w:rsid w:val="00474DF1"/>
  </w:style>
  <w:style w:type="character" w:styleId="HTMLCite">
    <w:name w:val="HTML Cite"/>
    <w:basedOn w:val="DefaultParagraphFont"/>
    <w:uiPriority w:val="99"/>
    <w:semiHidden/>
    <w:unhideWhenUsed/>
    <w:rsid w:val="00474DF1"/>
    <w:rPr>
      <w:i/>
      <w:iCs/>
    </w:rPr>
  </w:style>
  <w:style w:type="character" w:customStyle="1" w:styleId="cit-article-title">
    <w:name w:val="cit-article-title"/>
    <w:basedOn w:val="DefaultParagraphFont"/>
    <w:rsid w:val="00474DF1"/>
  </w:style>
  <w:style w:type="character" w:customStyle="1" w:styleId="cit-conf-name">
    <w:name w:val="cit-conf-name"/>
    <w:basedOn w:val="DefaultParagraphFont"/>
    <w:rsid w:val="00474DF1"/>
  </w:style>
  <w:style w:type="character" w:customStyle="1" w:styleId="cit-pub-date">
    <w:name w:val="cit-pub-date"/>
    <w:basedOn w:val="DefaultParagraphFont"/>
    <w:rsid w:val="00474DF1"/>
  </w:style>
  <w:style w:type="character" w:customStyle="1" w:styleId="cit-fpage">
    <w:name w:val="cit-fpage"/>
    <w:basedOn w:val="DefaultParagraphFont"/>
    <w:rsid w:val="00474DF1"/>
  </w:style>
  <w:style w:type="character" w:customStyle="1" w:styleId="cit-lpage">
    <w:name w:val="cit-lpage"/>
    <w:basedOn w:val="DefaultParagraphFont"/>
    <w:rsid w:val="00474DF1"/>
  </w:style>
  <w:style w:type="character" w:customStyle="1" w:styleId="cit-comment">
    <w:name w:val="cit-comment"/>
    <w:basedOn w:val="DefaultParagraphFont"/>
    <w:rsid w:val="00474DF1"/>
  </w:style>
  <w:style w:type="table" w:styleId="TableGrid">
    <w:name w:val="Table Grid"/>
    <w:basedOn w:val="TableNormal"/>
    <w:uiPriority w:val="39"/>
    <w:rsid w:val="00A737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207C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E207C1"/>
  </w:style>
  <w:style w:type="character" w:customStyle="1" w:styleId="CommentTextChar">
    <w:name w:val="Comment Text Char"/>
    <w:basedOn w:val="DefaultParagraphFont"/>
    <w:link w:val="CommentText"/>
    <w:uiPriority w:val="99"/>
    <w:rsid w:val="00E207C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07C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07C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07C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07C1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50D0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0D03"/>
  </w:style>
  <w:style w:type="character" w:styleId="PageNumber">
    <w:name w:val="page number"/>
    <w:basedOn w:val="DefaultParagraphFont"/>
    <w:uiPriority w:val="99"/>
    <w:semiHidden/>
    <w:unhideWhenUsed/>
    <w:rsid w:val="00150D03"/>
  </w:style>
  <w:style w:type="paragraph" w:styleId="Header">
    <w:name w:val="header"/>
    <w:basedOn w:val="Normal"/>
    <w:link w:val="HeaderChar"/>
    <w:uiPriority w:val="99"/>
    <w:unhideWhenUsed/>
    <w:rsid w:val="006134F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34F0"/>
  </w:style>
  <w:style w:type="character" w:styleId="FollowedHyperlink">
    <w:name w:val="FollowedHyperlink"/>
    <w:basedOn w:val="DefaultParagraphFont"/>
    <w:uiPriority w:val="99"/>
    <w:semiHidden/>
    <w:unhideWhenUsed/>
    <w:rsid w:val="00EA70CF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DF7CDC"/>
    <w:rPr>
      <w:i/>
      <w:iCs/>
    </w:rPr>
  </w:style>
  <w:style w:type="paragraph" w:customStyle="1" w:styleId="PARAGRAPHnoindent">
    <w:name w:val="PARAGRAPH (no indent)"/>
    <w:basedOn w:val="Normal"/>
    <w:next w:val="Normal"/>
    <w:rsid w:val="000446FB"/>
    <w:pPr>
      <w:widowControl w:val="0"/>
      <w:spacing w:line="230" w:lineRule="exact"/>
      <w:jc w:val="both"/>
    </w:pPr>
    <w:rPr>
      <w:rFonts w:ascii="Palatino" w:eastAsia="Times New Roman" w:hAnsi="Palatino" w:cs="Times New Roman"/>
      <w:kern w:val="16"/>
      <w:sz w:val="19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44730"/>
    <w:rPr>
      <w:rFonts w:ascii="Helvetica" w:eastAsiaTheme="majorEastAsia" w:hAnsi="Helvetica" w:cstheme="majorBidi"/>
      <w:b/>
      <w:sz w:val="23"/>
      <w:szCs w:val="23"/>
      <w:lang w:val="en-GB"/>
    </w:rPr>
  </w:style>
  <w:style w:type="character" w:styleId="SubtleReference">
    <w:name w:val="Subtle Reference"/>
    <w:basedOn w:val="DefaultParagraphFont"/>
    <w:uiPriority w:val="31"/>
    <w:qFormat/>
    <w:rsid w:val="009F7762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644730"/>
  </w:style>
  <w:style w:type="character" w:customStyle="1" w:styleId="Heading2Char">
    <w:name w:val="Heading 2 Char"/>
    <w:basedOn w:val="DefaultParagraphFont"/>
    <w:link w:val="Heading2"/>
    <w:uiPriority w:val="9"/>
    <w:rsid w:val="00A009A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347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6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1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8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27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033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23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523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294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183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248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410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79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30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318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41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73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496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15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629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7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5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23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9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738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94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450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32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748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935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2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8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77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84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50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37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88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14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52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10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952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9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75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810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cdc.gov/violenceprevention/suicide/definitions.html)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/>
</file>

<file path=customXml/itemProps1.xml><?xml version="1.0" encoding="utf-8"?>
<ds:datastoreItem xmlns:ds="http://schemas.openxmlformats.org/officeDocument/2006/customXml" ds:itemID="{C4C7DC59-4030-5E48-A52E-58EC9D616C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021</Words>
  <Characters>5826</Characters>
  <Application>Microsoft Macintosh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 London and Maudsley NHS Foundation Trust</Company>
  <LinksUpToDate>false</LinksUpToDate>
  <CharactersWithSpaces>683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es, Andrea</dc:creator>
  <cp:lastModifiedBy>Fernandes, Andrea</cp:lastModifiedBy>
  <cp:revision>3</cp:revision>
  <dcterms:created xsi:type="dcterms:W3CDTF">2018-01-19T13:17:00Z</dcterms:created>
  <dcterms:modified xsi:type="dcterms:W3CDTF">2018-01-19T15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37f4a96-3ff7-3f41-a757-7dca1817087b</vt:lpwstr>
  </property>
  <property fmtid="{D5CDD505-2E9C-101B-9397-08002B2CF9AE}" pid="4" name="Mendeley Citation Style_1">
    <vt:lpwstr>http://www.zotero.org/styles/ieee-transactions-on-affective-computing</vt:lpwstr>
  </property>
</Properties>
</file>